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proofErr w:type="spellStart"/>
            <w:r w:rsidRPr="00037833">
              <w:rPr>
                <w:b/>
                <w:sz w:val="100"/>
                <w:szCs w:val="100"/>
                <w:lang w:val="ca-ES"/>
              </w:rPr>
              <w:t>HigiaHealthCode</w:t>
            </w:r>
            <w:proofErr w:type="spellEnd"/>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proofErr w:type="spellStart"/>
            <w:r w:rsidRPr="00037833">
              <w:rPr>
                <w:lang w:val="ca-ES"/>
              </w:rPr>
              <w:t>HigiaHealthCode</w:t>
            </w:r>
            <w:proofErr w:type="spellEnd"/>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3A6FE27F" w14:textId="65776A8D" w:rsidR="00F46524"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8306184" w:history="1">
            <w:r w:rsidR="00F46524" w:rsidRPr="00772CE5">
              <w:rPr>
                <w:rStyle w:val="Hipervnculo"/>
                <w:noProof/>
                <w:lang w:val="ca-ES"/>
              </w:rPr>
              <w:t>1.</w:t>
            </w:r>
            <w:r w:rsidR="00F46524">
              <w:rPr>
                <w:rFonts w:asciiTheme="minorHAnsi" w:eastAsiaTheme="minorEastAsia" w:hAnsiTheme="minorHAnsi" w:cstheme="minorBidi"/>
                <w:noProof/>
                <w:color w:val="auto"/>
                <w:kern w:val="2"/>
                <w:sz w:val="24"/>
                <w:szCs w:val="24"/>
                <w:lang w:val="es-ES" w:eastAsia="es-ES"/>
                <w14:ligatures w14:val="standardContextual"/>
              </w:rPr>
              <w:tab/>
            </w:r>
            <w:r w:rsidR="00F46524" w:rsidRPr="00772CE5">
              <w:rPr>
                <w:rStyle w:val="Hipervnculo"/>
                <w:noProof/>
                <w:lang w:val="ca-ES"/>
              </w:rPr>
              <w:t>Introducció</w:t>
            </w:r>
            <w:r w:rsidR="00F46524">
              <w:rPr>
                <w:noProof/>
                <w:webHidden/>
              </w:rPr>
              <w:tab/>
            </w:r>
            <w:r w:rsidR="00F46524">
              <w:rPr>
                <w:noProof/>
                <w:webHidden/>
              </w:rPr>
              <w:fldChar w:fldCharType="begin"/>
            </w:r>
            <w:r w:rsidR="00F46524">
              <w:rPr>
                <w:noProof/>
                <w:webHidden/>
              </w:rPr>
              <w:instrText xml:space="preserve"> PAGEREF _Toc198306184 \h </w:instrText>
            </w:r>
            <w:r w:rsidR="00F46524">
              <w:rPr>
                <w:noProof/>
                <w:webHidden/>
              </w:rPr>
            </w:r>
            <w:r w:rsidR="00F46524">
              <w:rPr>
                <w:noProof/>
                <w:webHidden/>
              </w:rPr>
              <w:fldChar w:fldCharType="separate"/>
            </w:r>
            <w:r w:rsidR="00A5121F">
              <w:rPr>
                <w:noProof/>
                <w:webHidden/>
              </w:rPr>
              <w:t>1</w:t>
            </w:r>
            <w:r w:rsidR="00F46524">
              <w:rPr>
                <w:noProof/>
                <w:webHidden/>
              </w:rPr>
              <w:fldChar w:fldCharType="end"/>
            </w:r>
          </w:hyperlink>
        </w:p>
        <w:p w14:paraId="7150FE5F" w14:textId="40F7EB03"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85" w:history="1">
            <w:r w:rsidRPr="00772CE5">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8306185 \h </w:instrText>
            </w:r>
            <w:r>
              <w:rPr>
                <w:noProof/>
                <w:webHidden/>
              </w:rPr>
            </w:r>
            <w:r>
              <w:rPr>
                <w:noProof/>
                <w:webHidden/>
              </w:rPr>
              <w:fldChar w:fldCharType="separate"/>
            </w:r>
            <w:r w:rsidR="00A5121F">
              <w:rPr>
                <w:noProof/>
                <w:webHidden/>
              </w:rPr>
              <w:t>1</w:t>
            </w:r>
            <w:r>
              <w:rPr>
                <w:noProof/>
                <w:webHidden/>
              </w:rPr>
              <w:fldChar w:fldCharType="end"/>
            </w:r>
          </w:hyperlink>
        </w:p>
        <w:p w14:paraId="4B3B735A" w14:textId="49063489"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86" w:history="1">
            <w:r w:rsidRPr="00772CE5">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Objectius del Treball</w:t>
            </w:r>
            <w:r>
              <w:rPr>
                <w:noProof/>
                <w:webHidden/>
              </w:rPr>
              <w:tab/>
            </w:r>
            <w:r>
              <w:rPr>
                <w:noProof/>
                <w:webHidden/>
              </w:rPr>
              <w:fldChar w:fldCharType="begin"/>
            </w:r>
            <w:r>
              <w:rPr>
                <w:noProof/>
                <w:webHidden/>
              </w:rPr>
              <w:instrText xml:space="preserve"> PAGEREF _Toc198306186 \h </w:instrText>
            </w:r>
            <w:r>
              <w:rPr>
                <w:noProof/>
                <w:webHidden/>
              </w:rPr>
            </w:r>
            <w:r>
              <w:rPr>
                <w:noProof/>
                <w:webHidden/>
              </w:rPr>
              <w:fldChar w:fldCharType="separate"/>
            </w:r>
            <w:r w:rsidR="00A5121F">
              <w:rPr>
                <w:noProof/>
                <w:webHidden/>
              </w:rPr>
              <w:t>1</w:t>
            </w:r>
            <w:r>
              <w:rPr>
                <w:noProof/>
                <w:webHidden/>
              </w:rPr>
              <w:fldChar w:fldCharType="end"/>
            </w:r>
          </w:hyperlink>
        </w:p>
        <w:p w14:paraId="42C532D0" w14:textId="23DB9898"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87" w:history="1">
            <w:r w:rsidRPr="00772CE5">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8306187 \h </w:instrText>
            </w:r>
            <w:r>
              <w:rPr>
                <w:noProof/>
                <w:webHidden/>
              </w:rPr>
            </w:r>
            <w:r>
              <w:rPr>
                <w:noProof/>
                <w:webHidden/>
              </w:rPr>
              <w:fldChar w:fldCharType="separate"/>
            </w:r>
            <w:r w:rsidR="00A5121F">
              <w:rPr>
                <w:noProof/>
                <w:webHidden/>
              </w:rPr>
              <w:t>2</w:t>
            </w:r>
            <w:r>
              <w:rPr>
                <w:noProof/>
                <w:webHidden/>
              </w:rPr>
              <w:fldChar w:fldCharType="end"/>
            </w:r>
          </w:hyperlink>
        </w:p>
        <w:p w14:paraId="223B3DB7" w14:textId="6DE53900"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88" w:history="1">
            <w:r w:rsidRPr="00772CE5">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Enfocament i mètode seguit</w:t>
            </w:r>
            <w:r>
              <w:rPr>
                <w:noProof/>
                <w:webHidden/>
              </w:rPr>
              <w:tab/>
            </w:r>
            <w:r>
              <w:rPr>
                <w:noProof/>
                <w:webHidden/>
              </w:rPr>
              <w:fldChar w:fldCharType="begin"/>
            </w:r>
            <w:r>
              <w:rPr>
                <w:noProof/>
                <w:webHidden/>
              </w:rPr>
              <w:instrText xml:space="preserve"> PAGEREF _Toc198306188 \h </w:instrText>
            </w:r>
            <w:r>
              <w:rPr>
                <w:noProof/>
                <w:webHidden/>
              </w:rPr>
            </w:r>
            <w:r>
              <w:rPr>
                <w:noProof/>
                <w:webHidden/>
              </w:rPr>
              <w:fldChar w:fldCharType="separate"/>
            </w:r>
            <w:r w:rsidR="00A5121F">
              <w:rPr>
                <w:noProof/>
                <w:webHidden/>
              </w:rPr>
              <w:t>3</w:t>
            </w:r>
            <w:r>
              <w:rPr>
                <w:noProof/>
                <w:webHidden/>
              </w:rPr>
              <w:fldChar w:fldCharType="end"/>
            </w:r>
          </w:hyperlink>
        </w:p>
        <w:p w14:paraId="55BB5B63" w14:textId="65F9735D"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89" w:history="1">
            <w:r w:rsidRPr="00772CE5">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Planificació del Treball</w:t>
            </w:r>
            <w:r>
              <w:rPr>
                <w:noProof/>
                <w:webHidden/>
              </w:rPr>
              <w:tab/>
            </w:r>
            <w:r>
              <w:rPr>
                <w:noProof/>
                <w:webHidden/>
              </w:rPr>
              <w:fldChar w:fldCharType="begin"/>
            </w:r>
            <w:r>
              <w:rPr>
                <w:noProof/>
                <w:webHidden/>
              </w:rPr>
              <w:instrText xml:space="preserve"> PAGEREF _Toc198306189 \h </w:instrText>
            </w:r>
            <w:r>
              <w:rPr>
                <w:noProof/>
                <w:webHidden/>
              </w:rPr>
            </w:r>
            <w:r>
              <w:rPr>
                <w:noProof/>
                <w:webHidden/>
              </w:rPr>
              <w:fldChar w:fldCharType="separate"/>
            </w:r>
            <w:r w:rsidR="00A5121F">
              <w:rPr>
                <w:noProof/>
                <w:webHidden/>
              </w:rPr>
              <w:t>5</w:t>
            </w:r>
            <w:r>
              <w:rPr>
                <w:noProof/>
                <w:webHidden/>
              </w:rPr>
              <w:fldChar w:fldCharType="end"/>
            </w:r>
          </w:hyperlink>
        </w:p>
        <w:p w14:paraId="0FADD0DD" w14:textId="76B72D70"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0" w:history="1">
            <w:r w:rsidRPr="00772CE5">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8306190 \h </w:instrText>
            </w:r>
            <w:r>
              <w:rPr>
                <w:noProof/>
                <w:webHidden/>
              </w:rPr>
            </w:r>
            <w:r>
              <w:rPr>
                <w:noProof/>
                <w:webHidden/>
              </w:rPr>
              <w:fldChar w:fldCharType="separate"/>
            </w:r>
            <w:r w:rsidR="00A5121F">
              <w:rPr>
                <w:noProof/>
                <w:webHidden/>
              </w:rPr>
              <w:t>6</w:t>
            </w:r>
            <w:r>
              <w:rPr>
                <w:noProof/>
                <w:webHidden/>
              </w:rPr>
              <w:fldChar w:fldCharType="end"/>
            </w:r>
          </w:hyperlink>
        </w:p>
        <w:p w14:paraId="1A327758" w14:textId="661AD53B" w:rsidR="00F46524" w:rsidRDefault="00F46524">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1" w:history="1">
            <w:r w:rsidRPr="00772CE5">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8306191 \h </w:instrText>
            </w:r>
            <w:r>
              <w:rPr>
                <w:noProof/>
                <w:webHidden/>
              </w:rPr>
            </w:r>
            <w:r>
              <w:rPr>
                <w:noProof/>
                <w:webHidden/>
              </w:rPr>
              <w:fldChar w:fldCharType="separate"/>
            </w:r>
            <w:r w:rsidR="00A5121F">
              <w:rPr>
                <w:noProof/>
                <w:webHidden/>
              </w:rPr>
              <w:t>6</w:t>
            </w:r>
            <w:r>
              <w:rPr>
                <w:noProof/>
                <w:webHidden/>
              </w:rPr>
              <w:fldChar w:fldCharType="end"/>
            </w:r>
          </w:hyperlink>
        </w:p>
        <w:p w14:paraId="1D192245" w14:textId="12203B9E"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2" w:history="1">
            <w:r w:rsidRPr="00772CE5">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Base teòrica i fonaments</w:t>
            </w:r>
            <w:r>
              <w:rPr>
                <w:noProof/>
                <w:webHidden/>
              </w:rPr>
              <w:tab/>
            </w:r>
            <w:r>
              <w:rPr>
                <w:noProof/>
                <w:webHidden/>
              </w:rPr>
              <w:fldChar w:fldCharType="begin"/>
            </w:r>
            <w:r>
              <w:rPr>
                <w:noProof/>
                <w:webHidden/>
              </w:rPr>
              <w:instrText xml:space="preserve"> PAGEREF _Toc198306192 \h </w:instrText>
            </w:r>
            <w:r>
              <w:rPr>
                <w:noProof/>
                <w:webHidden/>
              </w:rPr>
            </w:r>
            <w:r>
              <w:rPr>
                <w:noProof/>
                <w:webHidden/>
              </w:rPr>
              <w:fldChar w:fldCharType="separate"/>
            </w:r>
            <w:r w:rsidR="00A5121F">
              <w:rPr>
                <w:noProof/>
                <w:webHidden/>
              </w:rPr>
              <w:t>7</w:t>
            </w:r>
            <w:r>
              <w:rPr>
                <w:noProof/>
                <w:webHidden/>
              </w:rPr>
              <w:fldChar w:fldCharType="end"/>
            </w:r>
          </w:hyperlink>
        </w:p>
        <w:p w14:paraId="6844667D" w14:textId="6C5CB532" w:rsidR="00F46524" w:rsidRDefault="00F46524">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3" w:history="1">
            <w:r w:rsidRPr="00772CE5">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8306193 \h </w:instrText>
            </w:r>
            <w:r>
              <w:rPr>
                <w:noProof/>
                <w:webHidden/>
              </w:rPr>
            </w:r>
            <w:r>
              <w:rPr>
                <w:noProof/>
                <w:webHidden/>
              </w:rPr>
              <w:fldChar w:fldCharType="separate"/>
            </w:r>
            <w:r w:rsidR="00A5121F">
              <w:rPr>
                <w:noProof/>
                <w:webHidden/>
              </w:rPr>
              <w:t>7</w:t>
            </w:r>
            <w:r>
              <w:rPr>
                <w:noProof/>
                <w:webHidden/>
              </w:rPr>
              <w:fldChar w:fldCharType="end"/>
            </w:r>
          </w:hyperlink>
        </w:p>
        <w:p w14:paraId="231CB6CF" w14:textId="0BF6DE8E" w:rsidR="00F46524" w:rsidRDefault="00F46524">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4" w:history="1">
            <w:r w:rsidRPr="00772CE5">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8306194 \h </w:instrText>
            </w:r>
            <w:r>
              <w:rPr>
                <w:noProof/>
                <w:webHidden/>
              </w:rPr>
            </w:r>
            <w:r>
              <w:rPr>
                <w:noProof/>
                <w:webHidden/>
              </w:rPr>
              <w:fldChar w:fldCharType="separate"/>
            </w:r>
            <w:r w:rsidR="00A5121F">
              <w:rPr>
                <w:noProof/>
                <w:webHidden/>
              </w:rPr>
              <w:t>8</w:t>
            </w:r>
            <w:r>
              <w:rPr>
                <w:noProof/>
                <w:webHidden/>
              </w:rPr>
              <w:fldChar w:fldCharType="end"/>
            </w:r>
          </w:hyperlink>
        </w:p>
        <w:p w14:paraId="1F9DDE2C" w14:textId="4D40B381" w:rsidR="00F46524" w:rsidRDefault="00F46524">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5" w:history="1">
            <w:r w:rsidRPr="00772CE5">
              <w:rPr>
                <w:rStyle w:val="Hipervnculo"/>
                <w:noProof/>
                <w:lang w:val="ca-ES"/>
              </w:rPr>
              <w:t>2.3 Deep Learning</w:t>
            </w:r>
            <w:r>
              <w:rPr>
                <w:noProof/>
                <w:webHidden/>
              </w:rPr>
              <w:tab/>
            </w:r>
            <w:r>
              <w:rPr>
                <w:noProof/>
                <w:webHidden/>
              </w:rPr>
              <w:fldChar w:fldCharType="begin"/>
            </w:r>
            <w:r>
              <w:rPr>
                <w:noProof/>
                <w:webHidden/>
              </w:rPr>
              <w:instrText xml:space="preserve"> PAGEREF _Toc198306195 \h </w:instrText>
            </w:r>
            <w:r>
              <w:rPr>
                <w:noProof/>
                <w:webHidden/>
              </w:rPr>
            </w:r>
            <w:r>
              <w:rPr>
                <w:noProof/>
                <w:webHidden/>
              </w:rPr>
              <w:fldChar w:fldCharType="separate"/>
            </w:r>
            <w:r w:rsidR="00A5121F">
              <w:rPr>
                <w:noProof/>
                <w:webHidden/>
              </w:rPr>
              <w:t>10</w:t>
            </w:r>
            <w:r>
              <w:rPr>
                <w:noProof/>
                <w:webHidden/>
              </w:rPr>
              <w:fldChar w:fldCharType="end"/>
            </w:r>
          </w:hyperlink>
        </w:p>
        <w:p w14:paraId="0660EF97" w14:textId="390CC49E"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6" w:history="1">
            <w:r w:rsidRPr="00772CE5">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Materials i mètodes</w:t>
            </w:r>
            <w:r>
              <w:rPr>
                <w:noProof/>
                <w:webHidden/>
              </w:rPr>
              <w:tab/>
            </w:r>
            <w:r>
              <w:rPr>
                <w:noProof/>
                <w:webHidden/>
              </w:rPr>
              <w:fldChar w:fldCharType="begin"/>
            </w:r>
            <w:r>
              <w:rPr>
                <w:noProof/>
                <w:webHidden/>
              </w:rPr>
              <w:instrText xml:space="preserve"> PAGEREF _Toc198306196 \h </w:instrText>
            </w:r>
            <w:r>
              <w:rPr>
                <w:noProof/>
                <w:webHidden/>
              </w:rPr>
            </w:r>
            <w:r>
              <w:rPr>
                <w:noProof/>
                <w:webHidden/>
              </w:rPr>
              <w:fldChar w:fldCharType="separate"/>
            </w:r>
            <w:r w:rsidR="00A5121F">
              <w:rPr>
                <w:noProof/>
                <w:webHidden/>
              </w:rPr>
              <w:t>10</w:t>
            </w:r>
            <w:r>
              <w:rPr>
                <w:noProof/>
                <w:webHidden/>
              </w:rPr>
              <w:fldChar w:fldCharType="end"/>
            </w:r>
          </w:hyperlink>
        </w:p>
        <w:p w14:paraId="4FD430C6" w14:textId="586975F5" w:rsidR="00F46524" w:rsidRDefault="00F46524">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7" w:history="1">
            <w:r w:rsidRPr="00772CE5">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Tecnologies utilitzades</w:t>
            </w:r>
            <w:r>
              <w:rPr>
                <w:noProof/>
                <w:webHidden/>
              </w:rPr>
              <w:tab/>
            </w:r>
            <w:r>
              <w:rPr>
                <w:noProof/>
                <w:webHidden/>
              </w:rPr>
              <w:fldChar w:fldCharType="begin"/>
            </w:r>
            <w:r>
              <w:rPr>
                <w:noProof/>
                <w:webHidden/>
              </w:rPr>
              <w:instrText xml:space="preserve"> PAGEREF _Toc198306197 \h </w:instrText>
            </w:r>
            <w:r>
              <w:rPr>
                <w:noProof/>
                <w:webHidden/>
              </w:rPr>
            </w:r>
            <w:r>
              <w:rPr>
                <w:noProof/>
                <w:webHidden/>
              </w:rPr>
              <w:fldChar w:fldCharType="separate"/>
            </w:r>
            <w:r w:rsidR="00A5121F">
              <w:rPr>
                <w:noProof/>
                <w:webHidden/>
              </w:rPr>
              <w:t>11</w:t>
            </w:r>
            <w:r>
              <w:rPr>
                <w:noProof/>
                <w:webHidden/>
              </w:rPr>
              <w:fldChar w:fldCharType="end"/>
            </w:r>
          </w:hyperlink>
        </w:p>
        <w:p w14:paraId="1A5FE942" w14:textId="6C62931B" w:rsidR="00F46524" w:rsidRDefault="00F46524">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8" w:history="1">
            <w:r w:rsidRPr="00772CE5">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Font de dades</w:t>
            </w:r>
            <w:r>
              <w:rPr>
                <w:noProof/>
                <w:webHidden/>
              </w:rPr>
              <w:tab/>
            </w:r>
            <w:r>
              <w:rPr>
                <w:noProof/>
                <w:webHidden/>
              </w:rPr>
              <w:fldChar w:fldCharType="begin"/>
            </w:r>
            <w:r>
              <w:rPr>
                <w:noProof/>
                <w:webHidden/>
              </w:rPr>
              <w:instrText xml:space="preserve"> PAGEREF _Toc198306198 \h </w:instrText>
            </w:r>
            <w:r>
              <w:rPr>
                <w:noProof/>
                <w:webHidden/>
              </w:rPr>
            </w:r>
            <w:r>
              <w:rPr>
                <w:noProof/>
                <w:webHidden/>
              </w:rPr>
              <w:fldChar w:fldCharType="separate"/>
            </w:r>
            <w:r w:rsidR="00A5121F">
              <w:rPr>
                <w:noProof/>
                <w:webHidden/>
              </w:rPr>
              <w:t>12</w:t>
            </w:r>
            <w:r>
              <w:rPr>
                <w:noProof/>
                <w:webHidden/>
              </w:rPr>
              <w:fldChar w:fldCharType="end"/>
            </w:r>
          </w:hyperlink>
        </w:p>
        <w:p w14:paraId="6C844DD5" w14:textId="056326DF"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199" w:history="1">
            <w:r w:rsidRPr="00772CE5">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Desenvolupament del model</w:t>
            </w:r>
            <w:r>
              <w:rPr>
                <w:noProof/>
                <w:webHidden/>
              </w:rPr>
              <w:tab/>
            </w:r>
            <w:r>
              <w:rPr>
                <w:noProof/>
                <w:webHidden/>
              </w:rPr>
              <w:fldChar w:fldCharType="begin"/>
            </w:r>
            <w:r>
              <w:rPr>
                <w:noProof/>
                <w:webHidden/>
              </w:rPr>
              <w:instrText xml:space="preserve"> PAGEREF _Toc198306199 \h </w:instrText>
            </w:r>
            <w:r>
              <w:rPr>
                <w:noProof/>
                <w:webHidden/>
              </w:rPr>
            </w:r>
            <w:r>
              <w:rPr>
                <w:noProof/>
                <w:webHidden/>
              </w:rPr>
              <w:fldChar w:fldCharType="separate"/>
            </w:r>
            <w:r w:rsidR="00A5121F">
              <w:rPr>
                <w:noProof/>
                <w:webHidden/>
              </w:rPr>
              <w:t>18</w:t>
            </w:r>
            <w:r>
              <w:rPr>
                <w:noProof/>
                <w:webHidden/>
              </w:rPr>
              <w:fldChar w:fldCharType="end"/>
            </w:r>
          </w:hyperlink>
        </w:p>
        <w:p w14:paraId="2AAAE1CF" w14:textId="1C29DE5A"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200" w:history="1">
            <w:r w:rsidRPr="00772CE5">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Anàlisis de resultats</w:t>
            </w:r>
            <w:r>
              <w:rPr>
                <w:noProof/>
                <w:webHidden/>
              </w:rPr>
              <w:tab/>
            </w:r>
            <w:r>
              <w:rPr>
                <w:noProof/>
                <w:webHidden/>
              </w:rPr>
              <w:fldChar w:fldCharType="begin"/>
            </w:r>
            <w:r>
              <w:rPr>
                <w:noProof/>
                <w:webHidden/>
              </w:rPr>
              <w:instrText xml:space="preserve"> PAGEREF _Toc198306200 \h </w:instrText>
            </w:r>
            <w:r>
              <w:rPr>
                <w:noProof/>
                <w:webHidden/>
              </w:rPr>
            </w:r>
            <w:r>
              <w:rPr>
                <w:noProof/>
                <w:webHidden/>
              </w:rPr>
              <w:fldChar w:fldCharType="separate"/>
            </w:r>
            <w:r w:rsidR="00A5121F">
              <w:rPr>
                <w:noProof/>
                <w:webHidden/>
              </w:rPr>
              <w:t>25</w:t>
            </w:r>
            <w:r>
              <w:rPr>
                <w:noProof/>
                <w:webHidden/>
              </w:rPr>
              <w:fldChar w:fldCharType="end"/>
            </w:r>
          </w:hyperlink>
        </w:p>
        <w:p w14:paraId="78A59EBC" w14:textId="7EE682DE"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201" w:history="1">
            <w:r w:rsidRPr="00772CE5">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Punts de millora</w:t>
            </w:r>
            <w:r>
              <w:rPr>
                <w:noProof/>
                <w:webHidden/>
              </w:rPr>
              <w:tab/>
            </w:r>
            <w:r>
              <w:rPr>
                <w:noProof/>
                <w:webHidden/>
              </w:rPr>
              <w:fldChar w:fldCharType="begin"/>
            </w:r>
            <w:r>
              <w:rPr>
                <w:noProof/>
                <w:webHidden/>
              </w:rPr>
              <w:instrText xml:space="preserve"> PAGEREF _Toc198306201 \h </w:instrText>
            </w:r>
            <w:r>
              <w:rPr>
                <w:noProof/>
                <w:webHidden/>
              </w:rPr>
            </w:r>
            <w:r>
              <w:rPr>
                <w:noProof/>
                <w:webHidden/>
              </w:rPr>
              <w:fldChar w:fldCharType="separate"/>
            </w:r>
            <w:r w:rsidR="00A5121F">
              <w:rPr>
                <w:noProof/>
                <w:webHidden/>
              </w:rPr>
              <w:t>28</w:t>
            </w:r>
            <w:r>
              <w:rPr>
                <w:noProof/>
                <w:webHidden/>
              </w:rPr>
              <w:fldChar w:fldCharType="end"/>
            </w:r>
          </w:hyperlink>
        </w:p>
        <w:p w14:paraId="04C778A7" w14:textId="281E621D"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202" w:history="1">
            <w:r w:rsidRPr="00772CE5">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Conclusions</w:t>
            </w:r>
            <w:r>
              <w:rPr>
                <w:noProof/>
                <w:webHidden/>
              </w:rPr>
              <w:tab/>
            </w:r>
            <w:r>
              <w:rPr>
                <w:noProof/>
                <w:webHidden/>
              </w:rPr>
              <w:fldChar w:fldCharType="begin"/>
            </w:r>
            <w:r>
              <w:rPr>
                <w:noProof/>
                <w:webHidden/>
              </w:rPr>
              <w:instrText xml:space="preserve"> PAGEREF _Toc198306202 \h </w:instrText>
            </w:r>
            <w:r>
              <w:rPr>
                <w:noProof/>
                <w:webHidden/>
              </w:rPr>
            </w:r>
            <w:r>
              <w:rPr>
                <w:noProof/>
                <w:webHidden/>
              </w:rPr>
              <w:fldChar w:fldCharType="separate"/>
            </w:r>
            <w:r w:rsidR="00A5121F">
              <w:rPr>
                <w:noProof/>
                <w:webHidden/>
              </w:rPr>
              <w:t>30</w:t>
            </w:r>
            <w:r>
              <w:rPr>
                <w:noProof/>
                <w:webHidden/>
              </w:rPr>
              <w:fldChar w:fldCharType="end"/>
            </w:r>
          </w:hyperlink>
        </w:p>
        <w:p w14:paraId="736C56F0" w14:textId="07B0EAEF"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203" w:history="1">
            <w:r w:rsidRPr="00772CE5">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Glossari</w:t>
            </w:r>
            <w:r>
              <w:rPr>
                <w:noProof/>
                <w:webHidden/>
              </w:rPr>
              <w:tab/>
            </w:r>
            <w:r>
              <w:rPr>
                <w:noProof/>
                <w:webHidden/>
              </w:rPr>
              <w:fldChar w:fldCharType="begin"/>
            </w:r>
            <w:r>
              <w:rPr>
                <w:noProof/>
                <w:webHidden/>
              </w:rPr>
              <w:instrText xml:space="preserve"> PAGEREF _Toc198306203 \h </w:instrText>
            </w:r>
            <w:r>
              <w:rPr>
                <w:noProof/>
                <w:webHidden/>
              </w:rPr>
            </w:r>
            <w:r>
              <w:rPr>
                <w:noProof/>
                <w:webHidden/>
              </w:rPr>
              <w:fldChar w:fldCharType="separate"/>
            </w:r>
            <w:r w:rsidR="00A5121F">
              <w:rPr>
                <w:noProof/>
                <w:webHidden/>
              </w:rPr>
              <w:t>31</w:t>
            </w:r>
            <w:r>
              <w:rPr>
                <w:noProof/>
                <w:webHidden/>
              </w:rPr>
              <w:fldChar w:fldCharType="end"/>
            </w:r>
          </w:hyperlink>
        </w:p>
        <w:p w14:paraId="1E501ED7" w14:textId="6B6A501C" w:rsidR="00F46524" w:rsidRDefault="00F46524">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204" w:history="1">
            <w:r w:rsidRPr="00772CE5">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Bibliografia</w:t>
            </w:r>
            <w:r>
              <w:rPr>
                <w:noProof/>
                <w:webHidden/>
              </w:rPr>
              <w:tab/>
            </w:r>
            <w:r>
              <w:rPr>
                <w:noProof/>
                <w:webHidden/>
              </w:rPr>
              <w:fldChar w:fldCharType="begin"/>
            </w:r>
            <w:r>
              <w:rPr>
                <w:noProof/>
                <w:webHidden/>
              </w:rPr>
              <w:instrText xml:space="preserve"> PAGEREF _Toc198306204 \h </w:instrText>
            </w:r>
            <w:r>
              <w:rPr>
                <w:noProof/>
                <w:webHidden/>
              </w:rPr>
            </w:r>
            <w:r>
              <w:rPr>
                <w:noProof/>
                <w:webHidden/>
              </w:rPr>
              <w:fldChar w:fldCharType="separate"/>
            </w:r>
            <w:r w:rsidR="00A5121F">
              <w:rPr>
                <w:noProof/>
                <w:webHidden/>
              </w:rPr>
              <w:t>32</w:t>
            </w:r>
            <w:r>
              <w:rPr>
                <w:noProof/>
                <w:webHidden/>
              </w:rPr>
              <w:fldChar w:fldCharType="end"/>
            </w:r>
          </w:hyperlink>
        </w:p>
        <w:p w14:paraId="02BBD615" w14:textId="7DA0590A" w:rsidR="00F46524" w:rsidRDefault="00F46524">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306205" w:history="1">
            <w:r w:rsidRPr="00772CE5">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772CE5">
              <w:rPr>
                <w:rStyle w:val="Hipervnculo"/>
                <w:noProof/>
                <w:lang w:val="ca-ES"/>
              </w:rPr>
              <w:t>Annexos</w:t>
            </w:r>
            <w:r>
              <w:rPr>
                <w:noProof/>
                <w:webHidden/>
              </w:rPr>
              <w:tab/>
            </w:r>
            <w:r>
              <w:rPr>
                <w:noProof/>
                <w:webHidden/>
              </w:rPr>
              <w:fldChar w:fldCharType="begin"/>
            </w:r>
            <w:r>
              <w:rPr>
                <w:noProof/>
                <w:webHidden/>
              </w:rPr>
              <w:instrText xml:space="preserve"> PAGEREF _Toc198306205 \h </w:instrText>
            </w:r>
            <w:r>
              <w:rPr>
                <w:noProof/>
                <w:webHidden/>
              </w:rPr>
            </w:r>
            <w:r>
              <w:rPr>
                <w:noProof/>
                <w:webHidden/>
              </w:rPr>
              <w:fldChar w:fldCharType="separate"/>
            </w:r>
            <w:r w:rsidR="00A5121F">
              <w:rPr>
                <w:noProof/>
                <w:webHidden/>
              </w:rPr>
              <w:t>34</w:t>
            </w:r>
            <w:r>
              <w:rPr>
                <w:noProof/>
                <w:webHidden/>
              </w:rPr>
              <w:fldChar w:fldCharType="end"/>
            </w:r>
          </w:hyperlink>
        </w:p>
        <w:p w14:paraId="06E37F0C" w14:textId="7B108B0A"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rsidP="00F46524">
      <w:pPr>
        <w:pStyle w:val="Ttulo1"/>
        <w:numPr>
          <w:ilvl w:val="0"/>
          <w:numId w:val="4"/>
        </w:numPr>
        <w:spacing w:line="360" w:lineRule="auto"/>
        <w:rPr>
          <w:lang w:val="ca-ES"/>
        </w:rPr>
      </w:pPr>
      <w:bookmarkStart w:id="3" w:name="_2uw7r1twpuvd" w:colFirst="0" w:colLast="0"/>
      <w:bookmarkStart w:id="4" w:name="_Toc198306184"/>
      <w:bookmarkEnd w:id="3"/>
      <w:r w:rsidRPr="00037833">
        <w:rPr>
          <w:lang w:val="ca-ES"/>
        </w:rPr>
        <w:lastRenderedPageBreak/>
        <w:t>Introducció</w:t>
      </w:r>
      <w:bookmarkEnd w:id="4"/>
    </w:p>
    <w:p w14:paraId="3475082E" w14:textId="77777777" w:rsidR="009B378E" w:rsidRPr="00037833" w:rsidRDefault="00000000" w:rsidP="00F46524">
      <w:pPr>
        <w:pStyle w:val="Ttulo2"/>
        <w:numPr>
          <w:ilvl w:val="1"/>
          <w:numId w:val="4"/>
        </w:numPr>
        <w:spacing w:line="360" w:lineRule="auto"/>
        <w:rPr>
          <w:lang w:val="ca-ES"/>
        </w:rPr>
      </w:pPr>
      <w:bookmarkStart w:id="5" w:name="_Toc198306185"/>
      <w:r w:rsidRPr="00037833">
        <w:rPr>
          <w:lang w:val="ca-ES"/>
        </w:rPr>
        <w:t>Context i justificació del Treball</w:t>
      </w:r>
      <w:bookmarkEnd w:id="5"/>
    </w:p>
    <w:p w14:paraId="5AF9C3DB" w14:textId="77777777" w:rsidR="00D161A8" w:rsidRPr="00037833" w:rsidRDefault="00D161A8" w:rsidP="00F46524">
      <w:pPr>
        <w:spacing w:line="360" w:lineRule="auto"/>
        <w:rPr>
          <w:lang w:val="ca-ES"/>
        </w:rPr>
      </w:pPr>
    </w:p>
    <w:p w14:paraId="5AEA6071" w14:textId="63C92DE7" w:rsidR="00D161A8" w:rsidRPr="00037833" w:rsidRDefault="00D161A8" w:rsidP="00F46524">
      <w:pPr>
        <w:pStyle w:val="Prrafodelista"/>
        <w:spacing w:line="360" w:lineRule="auto"/>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F46524">
      <w:pPr>
        <w:pStyle w:val="Prrafodelista"/>
        <w:spacing w:line="360" w:lineRule="auto"/>
        <w:ind w:left="1440"/>
        <w:jc w:val="both"/>
        <w:rPr>
          <w:lang w:val="ca-ES"/>
        </w:rPr>
      </w:pPr>
    </w:p>
    <w:p w14:paraId="1A9950D7" w14:textId="71745C6B" w:rsidR="00702FBE" w:rsidRPr="00037833" w:rsidRDefault="00702FBE" w:rsidP="00F46524">
      <w:pPr>
        <w:pStyle w:val="Prrafodelista"/>
        <w:spacing w:line="360" w:lineRule="auto"/>
        <w:ind w:left="1440"/>
        <w:jc w:val="both"/>
        <w:rPr>
          <w:lang w:val="ca-ES"/>
        </w:rPr>
      </w:pPr>
      <w:r w:rsidRPr="00037833">
        <w:rPr>
          <w:lang w:val="ca-ES"/>
        </w:rPr>
        <w:t>En l’actualitat, la codificació d’aquests diagnòstics, basats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F46524">
      <w:pPr>
        <w:pStyle w:val="Prrafodelista"/>
        <w:spacing w:line="360" w:lineRule="auto"/>
        <w:ind w:left="1440"/>
        <w:jc w:val="both"/>
        <w:rPr>
          <w:lang w:val="ca-ES"/>
        </w:rPr>
      </w:pPr>
    </w:p>
    <w:p w14:paraId="36A630F8" w14:textId="17A82F32" w:rsidR="008C1130" w:rsidRPr="00037833" w:rsidRDefault="008C1130" w:rsidP="00F46524">
      <w:pPr>
        <w:pStyle w:val="Prrafodelista"/>
        <w:spacing w:line="360" w:lineRule="auto"/>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F46524">
      <w:pPr>
        <w:pStyle w:val="Prrafodelista"/>
        <w:numPr>
          <w:ilvl w:val="0"/>
          <w:numId w:val="5"/>
        </w:numPr>
        <w:spacing w:line="360" w:lineRule="auto"/>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F46524">
      <w:pPr>
        <w:pStyle w:val="Prrafodelista"/>
        <w:numPr>
          <w:ilvl w:val="0"/>
          <w:numId w:val="5"/>
        </w:numPr>
        <w:spacing w:line="360" w:lineRule="auto"/>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rsidP="00F46524">
      <w:pPr>
        <w:pStyle w:val="Ttulo2"/>
        <w:numPr>
          <w:ilvl w:val="1"/>
          <w:numId w:val="4"/>
        </w:numPr>
        <w:spacing w:line="360" w:lineRule="auto"/>
        <w:rPr>
          <w:lang w:val="ca-ES"/>
        </w:rPr>
      </w:pPr>
      <w:bookmarkStart w:id="6" w:name="_Toc198306186"/>
      <w:r w:rsidRPr="00037833">
        <w:rPr>
          <w:lang w:val="ca-ES"/>
        </w:rPr>
        <w:t>Objectius del Treball</w:t>
      </w:r>
      <w:bookmarkEnd w:id="6"/>
    </w:p>
    <w:p w14:paraId="44F6F90F" w14:textId="77777777" w:rsidR="0016701D" w:rsidRPr="00037833" w:rsidRDefault="0016701D" w:rsidP="00F46524">
      <w:pPr>
        <w:spacing w:line="360" w:lineRule="auto"/>
        <w:rPr>
          <w:lang w:val="ca-ES"/>
        </w:rPr>
      </w:pPr>
    </w:p>
    <w:p w14:paraId="5A87BE71" w14:textId="23B548CC" w:rsidR="009B378E" w:rsidRPr="00037833" w:rsidRDefault="0016701D" w:rsidP="00F46524">
      <w:pPr>
        <w:spacing w:line="360" w:lineRule="auto"/>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F46524">
      <w:pPr>
        <w:spacing w:line="360" w:lineRule="auto"/>
        <w:jc w:val="both"/>
        <w:rPr>
          <w:lang w:val="ca-ES"/>
        </w:rPr>
      </w:pPr>
    </w:p>
    <w:p w14:paraId="5297D0F8" w14:textId="5A003525" w:rsidR="0016701D" w:rsidRPr="00037833" w:rsidRDefault="0016701D" w:rsidP="00F46524">
      <w:pPr>
        <w:spacing w:line="360" w:lineRule="auto"/>
        <w:jc w:val="both"/>
        <w:rPr>
          <w:lang w:val="ca-ES"/>
        </w:rPr>
      </w:pPr>
      <w:r w:rsidRPr="00037833">
        <w:rPr>
          <w:lang w:val="ca-ES"/>
        </w:rPr>
        <w:lastRenderedPageBreak/>
        <w:t xml:space="preserve">S’han establert els següents </w:t>
      </w:r>
      <w:r w:rsidR="00CF18F7" w:rsidRPr="00037833">
        <w:rPr>
          <w:lang w:val="ca-ES"/>
        </w:rPr>
        <w:t>objectius:</w:t>
      </w:r>
    </w:p>
    <w:p w14:paraId="07233470" w14:textId="45B02BAA" w:rsidR="00CF18F7" w:rsidRPr="00037833" w:rsidRDefault="00CF18F7" w:rsidP="00F46524">
      <w:pPr>
        <w:pStyle w:val="Prrafodelista"/>
        <w:numPr>
          <w:ilvl w:val="0"/>
          <w:numId w:val="7"/>
        </w:numPr>
        <w:spacing w:line="360" w:lineRule="auto"/>
        <w:jc w:val="both"/>
        <w:rPr>
          <w:lang w:val="ca-ES"/>
        </w:rPr>
      </w:pPr>
      <w:r w:rsidRPr="00037833">
        <w:rPr>
          <w:lang w:val="ca-ES"/>
        </w:rPr>
        <w:t>Objectiu principal:</w:t>
      </w:r>
    </w:p>
    <w:p w14:paraId="1DA9BC8B" w14:textId="1643D935" w:rsidR="00BC3568" w:rsidRPr="00037833" w:rsidRDefault="00CF18F7" w:rsidP="00F46524">
      <w:pPr>
        <w:pStyle w:val="Prrafodelista"/>
        <w:numPr>
          <w:ilvl w:val="1"/>
          <w:numId w:val="7"/>
        </w:numPr>
        <w:spacing w:line="360" w:lineRule="auto"/>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F46524">
      <w:pPr>
        <w:pStyle w:val="Prrafodelista"/>
        <w:numPr>
          <w:ilvl w:val="0"/>
          <w:numId w:val="7"/>
        </w:numPr>
        <w:spacing w:line="360" w:lineRule="auto"/>
        <w:jc w:val="both"/>
        <w:rPr>
          <w:lang w:val="ca-ES"/>
        </w:rPr>
      </w:pPr>
      <w:r w:rsidRPr="00037833">
        <w:rPr>
          <w:lang w:val="ca-ES"/>
        </w:rPr>
        <w:t>Objectius secundaris</w:t>
      </w:r>
    </w:p>
    <w:p w14:paraId="02DF2760" w14:textId="73039BA8" w:rsidR="00CF18F7" w:rsidRPr="00037833" w:rsidRDefault="00CF18F7" w:rsidP="00F46524">
      <w:pPr>
        <w:pStyle w:val="Prrafodelista"/>
        <w:numPr>
          <w:ilvl w:val="1"/>
          <w:numId w:val="7"/>
        </w:numPr>
        <w:spacing w:line="360" w:lineRule="auto"/>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25A4A62F" w:rsidR="00CF18F7" w:rsidRPr="00037833" w:rsidRDefault="00CF18F7" w:rsidP="00F46524">
      <w:pPr>
        <w:pStyle w:val="Prrafodelista"/>
        <w:numPr>
          <w:ilvl w:val="2"/>
          <w:numId w:val="7"/>
        </w:numPr>
        <w:spacing w:line="360" w:lineRule="auto"/>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F46524">
      <w:pPr>
        <w:pStyle w:val="Prrafodelista"/>
        <w:numPr>
          <w:ilvl w:val="2"/>
          <w:numId w:val="7"/>
        </w:numPr>
        <w:spacing w:line="360" w:lineRule="auto"/>
        <w:jc w:val="both"/>
        <w:rPr>
          <w:lang w:val="ca-ES"/>
        </w:rPr>
      </w:pPr>
      <w:r w:rsidRPr="00037833">
        <w:rPr>
          <w:lang w:val="ca-ES"/>
        </w:rPr>
        <w:t>Realitzar una neteja, normalització dels textos, així com la tokenització i vectorització utilitzant models de PLN preentrenats.</w:t>
      </w:r>
    </w:p>
    <w:p w14:paraId="6CD9CBB5" w14:textId="488991F9" w:rsidR="006052AC" w:rsidRPr="00037833" w:rsidRDefault="006052AC" w:rsidP="00F46524">
      <w:pPr>
        <w:pStyle w:val="Prrafodelista"/>
        <w:numPr>
          <w:ilvl w:val="1"/>
          <w:numId w:val="7"/>
        </w:numPr>
        <w:spacing w:line="360" w:lineRule="auto"/>
        <w:jc w:val="both"/>
        <w:rPr>
          <w:lang w:val="ca-ES"/>
        </w:rPr>
      </w:pPr>
      <w:r w:rsidRPr="00037833">
        <w:rPr>
          <w:lang w:val="ca-ES"/>
        </w:rPr>
        <w:t>Desenvolupament i entrament del models:</w:t>
      </w:r>
    </w:p>
    <w:p w14:paraId="239FD922" w14:textId="3FDF863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F46524">
      <w:pPr>
        <w:pStyle w:val="Prrafodelista"/>
        <w:numPr>
          <w:ilvl w:val="1"/>
          <w:numId w:val="7"/>
        </w:numPr>
        <w:spacing w:line="360" w:lineRule="auto"/>
        <w:jc w:val="both"/>
        <w:rPr>
          <w:lang w:val="ca-ES"/>
        </w:rPr>
      </w:pPr>
      <w:r w:rsidRPr="00037833">
        <w:rPr>
          <w:lang w:val="ca-ES"/>
        </w:rPr>
        <w:t>Validació i comparativa</w:t>
      </w:r>
    </w:p>
    <w:p w14:paraId="78EA5294" w14:textId="684BCCD2" w:rsidR="006052AC" w:rsidRPr="00037833" w:rsidRDefault="006052AC" w:rsidP="00F46524">
      <w:pPr>
        <w:pStyle w:val="Prrafodelista"/>
        <w:numPr>
          <w:ilvl w:val="2"/>
          <w:numId w:val="7"/>
        </w:numPr>
        <w:spacing w:line="360" w:lineRule="auto"/>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F46524">
      <w:pPr>
        <w:pStyle w:val="Prrafodelista"/>
        <w:numPr>
          <w:ilvl w:val="2"/>
          <w:numId w:val="7"/>
        </w:numPr>
        <w:spacing w:line="360" w:lineRule="auto"/>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F46524">
      <w:pPr>
        <w:pStyle w:val="Prrafodelista"/>
        <w:numPr>
          <w:ilvl w:val="1"/>
          <w:numId w:val="7"/>
        </w:numPr>
        <w:spacing w:line="360" w:lineRule="auto"/>
        <w:jc w:val="both"/>
        <w:rPr>
          <w:lang w:val="ca-ES"/>
        </w:rPr>
      </w:pPr>
      <w:r w:rsidRPr="00037833">
        <w:rPr>
          <w:lang w:val="ca-ES"/>
        </w:rPr>
        <w:t>Integració i avaluació pràctica.</w:t>
      </w:r>
    </w:p>
    <w:p w14:paraId="39462A83" w14:textId="114A7B99" w:rsidR="006052AC" w:rsidRPr="00037833" w:rsidRDefault="006052AC" w:rsidP="00F46524">
      <w:pPr>
        <w:pStyle w:val="Prrafodelista"/>
        <w:numPr>
          <w:ilvl w:val="2"/>
          <w:numId w:val="7"/>
        </w:numPr>
        <w:spacing w:line="360" w:lineRule="auto"/>
        <w:ind w:left="3600" w:hanging="540"/>
        <w:jc w:val="both"/>
        <w:rPr>
          <w:lang w:val="ca-ES"/>
        </w:rPr>
      </w:pPr>
      <w:r w:rsidRPr="00037833">
        <w:rPr>
          <w:lang w:val="ca-ES"/>
        </w:rPr>
        <w:t xml:space="preserve">Desenvolupar una API que permeti la integració del sistema dins del flux clínic de una </w:t>
      </w:r>
      <w:proofErr w:type="spellStart"/>
      <w:r w:rsidRPr="00037833">
        <w:rPr>
          <w:lang w:val="ca-ES"/>
        </w:rPr>
        <w:t>hist</w:t>
      </w:r>
      <w:r w:rsidR="00C663A8">
        <w:rPr>
          <w:lang w:val="ca-ES"/>
        </w:rPr>
        <w:t>òf</w:t>
      </w:r>
      <w:r w:rsidRPr="00037833">
        <w:rPr>
          <w:lang w:val="ca-ES"/>
        </w:rPr>
        <w:t>ria</w:t>
      </w:r>
      <w:proofErr w:type="spellEnd"/>
      <w:r w:rsidRPr="00037833">
        <w:rPr>
          <w:lang w:val="ca-ES"/>
        </w:rPr>
        <w:t xml:space="preserve"> clínica.</w:t>
      </w:r>
    </w:p>
    <w:p w14:paraId="695A099E" w14:textId="3AA0B314" w:rsidR="006052AC" w:rsidRPr="00037833" w:rsidRDefault="006052AC" w:rsidP="00F46524">
      <w:pPr>
        <w:pStyle w:val="Prrafodelista"/>
        <w:numPr>
          <w:ilvl w:val="1"/>
          <w:numId w:val="7"/>
        </w:numPr>
        <w:spacing w:line="360" w:lineRule="auto"/>
        <w:jc w:val="both"/>
        <w:rPr>
          <w:lang w:val="ca-ES"/>
        </w:rPr>
      </w:pPr>
      <w:r w:rsidRPr="00037833">
        <w:rPr>
          <w:lang w:val="ca-ES"/>
        </w:rPr>
        <w:t>Futures implementacions.</w:t>
      </w:r>
    </w:p>
    <w:p w14:paraId="26630AD2" w14:textId="57D287BB" w:rsidR="009060EA" w:rsidRPr="00037833" w:rsidRDefault="00C35BC1" w:rsidP="00F46524">
      <w:pPr>
        <w:pStyle w:val="Prrafodelista"/>
        <w:numPr>
          <w:ilvl w:val="2"/>
          <w:numId w:val="7"/>
        </w:numPr>
        <w:spacing w:line="360" w:lineRule="auto"/>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24A1E1D9" w14:textId="77777777" w:rsidR="009B378E" w:rsidRPr="00037833" w:rsidRDefault="00000000" w:rsidP="00F46524">
      <w:pPr>
        <w:pStyle w:val="Ttulo2"/>
        <w:numPr>
          <w:ilvl w:val="1"/>
          <w:numId w:val="4"/>
        </w:numPr>
        <w:spacing w:line="360" w:lineRule="auto"/>
        <w:jc w:val="both"/>
        <w:rPr>
          <w:lang w:val="ca-ES"/>
        </w:rPr>
      </w:pPr>
      <w:bookmarkStart w:id="7" w:name="_Toc198306187"/>
      <w:r w:rsidRPr="00037833">
        <w:rPr>
          <w:lang w:val="ca-ES"/>
        </w:rPr>
        <w:t>Impacte en sostenibilitat, ètic-social i de diversitat</w:t>
      </w:r>
      <w:bookmarkEnd w:id="7"/>
    </w:p>
    <w:p w14:paraId="14AA2C4F" w14:textId="77777777" w:rsidR="00C35BC1" w:rsidRPr="00037833" w:rsidRDefault="00C35BC1" w:rsidP="00F46524">
      <w:pPr>
        <w:spacing w:line="360" w:lineRule="auto"/>
        <w:jc w:val="both"/>
        <w:rPr>
          <w:lang w:val="ca-ES"/>
        </w:rPr>
      </w:pPr>
    </w:p>
    <w:p w14:paraId="4821F78E" w14:textId="31301408" w:rsidR="00C35BC1" w:rsidRPr="00037833" w:rsidRDefault="00C35BC1" w:rsidP="00F46524">
      <w:pPr>
        <w:pStyle w:val="Prrafodelista"/>
        <w:numPr>
          <w:ilvl w:val="0"/>
          <w:numId w:val="8"/>
        </w:numPr>
        <w:spacing w:line="360" w:lineRule="auto"/>
        <w:jc w:val="both"/>
        <w:rPr>
          <w:lang w:val="ca-ES"/>
        </w:rPr>
      </w:pPr>
      <w:r w:rsidRPr="00037833">
        <w:rPr>
          <w:lang w:val="ca-ES"/>
        </w:rPr>
        <w:lastRenderedPageBreak/>
        <w:t>Sostenibilitat:</w:t>
      </w:r>
    </w:p>
    <w:p w14:paraId="5B959423" w14:textId="1F582180" w:rsidR="00C35BC1" w:rsidRPr="00037833" w:rsidRDefault="00C35BC1" w:rsidP="00F46524">
      <w:pPr>
        <w:spacing w:line="360" w:lineRule="auto"/>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F46524">
      <w:pPr>
        <w:pStyle w:val="Prrafodelista"/>
        <w:numPr>
          <w:ilvl w:val="0"/>
          <w:numId w:val="8"/>
        </w:numPr>
        <w:spacing w:line="360" w:lineRule="auto"/>
        <w:jc w:val="both"/>
        <w:rPr>
          <w:lang w:val="ca-ES"/>
        </w:rPr>
      </w:pPr>
      <w:r w:rsidRPr="00037833">
        <w:rPr>
          <w:lang w:val="ca-ES"/>
        </w:rPr>
        <w:t>Ètic-social:</w:t>
      </w:r>
    </w:p>
    <w:p w14:paraId="7EC716F4" w14:textId="14E0747F" w:rsidR="001D13EF" w:rsidRPr="00037833" w:rsidRDefault="001D13EF" w:rsidP="00F46524">
      <w:pPr>
        <w:pStyle w:val="Prrafodelista"/>
        <w:spacing w:line="360" w:lineRule="auto"/>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F46524">
      <w:pPr>
        <w:pStyle w:val="Prrafodelista"/>
        <w:numPr>
          <w:ilvl w:val="0"/>
          <w:numId w:val="8"/>
        </w:numPr>
        <w:spacing w:line="360" w:lineRule="auto"/>
        <w:jc w:val="both"/>
        <w:rPr>
          <w:lang w:val="ca-ES"/>
        </w:rPr>
      </w:pPr>
      <w:r w:rsidRPr="00037833">
        <w:rPr>
          <w:lang w:val="ca-ES"/>
        </w:rPr>
        <w:t>Diversitat:</w:t>
      </w:r>
    </w:p>
    <w:p w14:paraId="06292334" w14:textId="1E8191E1" w:rsidR="001D13EF" w:rsidRPr="00037833" w:rsidRDefault="001D13EF" w:rsidP="00F46524">
      <w:pPr>
        <w:spacing w:line="360" w:lineRule="auto"/>
        <w:ind w:left="1777"/>
        <w:jc w:val="both"/>
        <w:rPr>
          <w:lang w:val="ca-ES"/>
        </w:rPr>
      </w:pPr>
      <w:r w:rsidRPr="00037833">
        <w:rPr>
          <w:lang w:val="ca-ES"/>
        </w:rPr>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F46524">
      <w:pPr>
        <w:spacing w:line="360" w:lineRule="auto"/>
        <w:jc w:val="both"/>
        <w:rPr>
          <w:lang w:val="ca-ES"/>
        </w:rPr>
      </w:pPr>
    </w:p>
    <w:p w14:paraId="2DC637AD" w14:textId="637A2D66" w:rsidR="009060EA" w:rsidRPr="00037833" w:rsidRDefault="009060EA" w:rsidP="00F46524">
      <w:pPr>
        <w:spacing w:line="360" w:lineRule="auto"/>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F46524">
      <w:pPr>
        <w:pStyle w:val="Ttulo2"/>
        <w:numPr>
          <w:ilvl w:val="1"/>
          <w:numId w:val="4"/>
        </w:numPr>
        <w:spacing w:line="360" w:lineRule="auto"/>
        <w:jc w:val="both"/>
        <w:rPr>
          <w:lang w:val="ca-ES"/>
        </w:rPr>
      </w:pPr>
      <w:bookmarkStart w:id="8" w:name="_Toc198306188"/>
      <w:r w:rsidRPr="00037833">
        <w:rPr>
          <w:lang w:val="ca-ES"/>
        </w:rPr>
        <w:t>Enfocament i mètode seguit</w:t>
      </w:r>
      <w:bookmarkEnd w:id="8"/>
    </w:p>
    <w:p w14:paraId="4D98198F" w14:textId="77777777" w:rsidR="00847CA6" w:rsidRPr="00037833" w:rsidRDefault="00847CA6" w:rsidP="00F46524">
      <w:pPr>
        <w:spacing w:line="360" w:lineRule="auto"/>
        <w:jc w:val="both"/>
        <w:rPr>
          <w:lang w:val="ca-ES"/>
        </w:rPr>
      </w:pPr>
    </w:p>
    <w:p w14:paraId="7069AEB6" w14:textId="69B65064" w:rsidR="00847CA6" w:rsidRPr="00037833" w:rsidRDefault="00847CA6" w:rsidP="00F46524">
      <w:pPr>
        <w:spacing w:line="360" w:lineRule="auto"/>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 xml:space="preserve">comentaris i propostes de </w:t>
      </w:r>
      <w:r w:rsidR="00BC3568" w:rsidRPr="00037833">
        <w:rPr>
          <w:lang w:val="ca-ES"/>
        </w:rPr>
        <w:lastRenderedPageBreak/>
        <w:t>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F46524">
      <w:pPr>
        <w:spacing w:line="360" w:lineRule="auto"/>
        <w:jc w:val="both"/>
        <w:rPr>
          <w:lang w:val="ca-ES"/>
        </w:rPr>
      </w:pPr>
    </w:p>
    <w:p w14:paraId="0B394D39" w14:textId="47C99365" w:rsidR="00847CA6" w:rsidRPr="00037833" w:rsidRDefault="00BC3568" w:rsidP="00F46524">
      <w:pPr>
        <w:spacing w:line="360" w:lineRule="auto"/>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F46524">
      <w:pPr>
        <w:pStyle w:val="Prrafodelista"/>
        <w:numPr>
          <w:ilvl w:val="0"/>
          <w:numId w:val="8"/>
        </w:numPr>
        <w:spacing w:line="360" w:lineRule="auto"/>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F46524">
      <w:pPr>
        <w:spacing w:line="360" w:lineRule="auto"/>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F46524">
      <w:pPr>
        <w:pStyle w:val="Prrafodelista"/>
        <w:numPr>
          <w:ilvl w:val="0"/>
          <w:numId w:val="8"/>
        </w:numPr>
        <w:spacing w:line="360" w:lineRule="auto"/>
        <w:jc w:val="both"/>
        <w:rPr>
          <w:lang w:val="ca-ES"/>
        </w:rPr>
      </w:pPr>
      <w:r w:rsidRPr="00037833">
        <w:rPr>
          <w:lang w:val="ca-ES"/>
        </w:rPr>
        <w:t>Revisions i retrospectives</w:t>
      </w:r>
    </w:p>
    <w:p w14:paraId="21DB5BF0" w14:textId="7762B889" w:rsidR="00471828" w:rsidRPr="00037833" w:rsidRDefault="00404C97" w:rsidP="00F46524">
      <w:pPr>
        <w:spacing w:line="360" w:lineRule="auto"/>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F46524">
      <w:pPr>
        <w:spacing w:line="360" w:lineRule="auto"/>
        <w:jc w:val="both"/>
        <w:rPr>
          <w:lang w:val="ca-ES"/>
        </w:rPr>
      </w:pPr>
    </w:p>
    <w:p w14:paraId="23002E71" w14:textId="74E964D4" w:rsidR="00123158" w:rsidRPr="00037833" w:rsidRDefault="00123158" w:rsidP="00F46524">
      <w:pPr>
        <w:spacing w:line="360" w:lineRule="auto"/>
        <w:jc w:val="both"/>
        <w:rPr>
          <w:lang w:val="ca-ES"/>
        </w:rPr>
      </w:pPr>
      <w:r w:rsidRPr="00037833">
        <w:rPr>
          <w:lang w:val="ca-ES"/>
        </w:rPr>
        <w:t>Estratègia de recerca:</w:t>
      </w:r>
    </w:p>
    <w:p w14:paraId="2714DD4A" w14:textId="043020C5" w:rsidR="00A210A6" w:rsidRPr="00037833" w:rsidRDefault="00A210A6" w:rsidP="00F46524">
      <w:pPr>
        <w:spacing w:line="360" w:lineRule="auto"/>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F46524">
      <w:pPr>
        <w:pStyle w:val="Prrafodelista"/>
        <w:numPr>
          <w:ilvl w:val="0"/>
          <w:numId w:val="8"/>
        </w:numPr>
        <w:spacing w:line="360" w:lineRule="auto"/>
        <w:jc w:val="both"/>
        <w:rPr>
          <w:lang w:val="ca-ES"/>
        </w:rPr>
      </w:pPr>
      <w:r w:rsidRPr="00037833">
        <w:rPr>
          <w:lang w:val="ca-ES"/>
        </w:rPr>
        <w:t>Revisió de documentació sistemàtica</w:t>
      </w:r>
    </w:p>
    <w:p w14:paraId="5D775039" w14:textId="1C23952E" w:rsidR="00A210A6" w:rsidRPr="00037833" w:rsidRDefault="00A210A6" w:rsidP="00F46524">
      <w:pPr>
        <w:pStyle w:val="Prrafodelista"/>
        <w:spacing w:line="360" w:lineRule="auto"/>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Pr="00037833" w:rsidRDefault="00C17E7B" w:rsidP="00F46524">
      <w:pPr>
        <w:pStyle w:val="Prrafodelista"/>
        <w:numPr>
          <w:ilvl w:val="0"/>
          <w:numId w:val="8"/>
        </w:numPr>
        <w:spacing w:line="360" w:lineRule="auto"/>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F46524">
      <w:pPr>
        <w:pStyle w:val="Prrafodelista"/>
        <w:spacing w:line="360" w:lineRule="auto"/>
        <w:ind w:left="1777"/>
        <w:jc w:val="both"/>
        <w:rPr>
          <w:lang w:val="ca-ES"/>
        </w:rPr>
      </w:pPr>
    </w:p>
    <w:p w14:paraId="73F4A524" w14:textId="77777777" w:rsidR="00471828" w:rsidRPr="00037833" w:rsidRDefault="00471828" w:rsidP="00F46524">
      <w:pPr>
        <w:spacing w:line="360" w:lineRule="auto"/>
        <w:ind w:left="0"/>
        <w:jc w:val="both"/>
        <w:rPr>
          <w:lang w:val="ca-ES"/>
        </w:rPr>
        <w:sectPr w:rsidR="00471828" w:rsidRPr="00037833">
          <w:footerReference w:type="default" r:id="rId19"/>
          <w:pgSz w:w="11906" w:h="16838"/>
          <w:pgMar w:top="0" w:right="0" w:bottom="566" w:left="566" w:header="0" w:footer="720" w:gutter="0"/>
          <w:pgNumType w:start="1"/>
          <w:cols w:space="720"/>
        </w:sectPr>
      </w:pPr>
    </w:p>
    <w:p w14:paraId="0E4DC3BD" w14:textId="77777777" w:rsidR="009B378E" w:rsidRPr="00037833" w:rsidRDefault="00000000" w:rsidP="00F46524">
      <w:pPr>
        <w:pStyle w:val="Ttulo2"/>
        <w:numPr>
          <w:ilvl w:val="1"/>
          <w:numId w:val="4"/>
        </w:numPr>
        <w:spacing w:line="360" w:lineRule="auto"/>
        <w:jc w:val="both"/>
        <w:rPr>
          <w:lang w:val="ca-ES"/>
        </w:rPr>
      </w:pPr>
      <w:bookmarkStart w:id="9" w:name="_Toc198306189"/>
      <w:r w:rsidRPr="00037833">
        <w:rPr>
          <w:lang w:val="ca-ES"/>
        </w:rPr>
        <w:lastRenderedPageBreak/>
        <w:t>Planificació del Treball</w:t>
      </w:r>
      <w:bookmarkEnd w:id="9"/>
    </w:p>
    <w:p w14:paraId="116390D4" w14:textId="77777777" w:rsidR="00471828" w:rsidRPr="00037833" w:rsidRDefault="00471828" w:rsidP="00F46524">
      <w:pPr>
        <w:spacing w:line="360" w:lineRule="auto"/>
        <w:jc w:val="both"/>
        <w:rPr>
          <w:lang w:val="ca-ES"/>
        </w:rPr>
      </w:pPr>
    </w:p>
    <w:p w14:paraId="7F864186" w14:textId="0DA8BCE9" w:rsidR="00471828" w:rsidRPr="00037833" w:rsidRDefault="00DB5044" w:rsidP="00F46524">
      <w:pPr>
        <w:spacing w:line="360" w:lineRule="auto"/>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0"/>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F46524">
      <w:pPr>
        <w:spacing w:line="360" w:lineRule="auto"/>
        <w:jc w:val="both"/>
        <w:rPr>
          <w:lang w:val="ca-ES"/>
        </w:rPr>
      </w:pPr>
    </w:p>
    <w:p w14:paraId="33B7D574" w14:textId="77777777" w:rsidR="00471828" w:rsidRPr="00037833" w:rsidRDefault="00471828" w:rsidP="00F46524">
      <w:pPr>
        <w:spacing w:line="360" w:lineRule="auto"/>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F46524">
      <w:pPr>
        <w:spacing w:line="360" w:lineRule="auto"/>
        <w:jc w:val="both"/>
        <w:rPr>
          <w:lang w:val="ca-ES"/>
        </w:rPr>
      </w:pPr>
    </w:p>
    <w:p w14:paraId="32D682E3" w14:textId="77777777" w:rsidR="009B378E" w:rsidRPr="00037833" w:rsidRDefault="00000000" w:rsidP="00F46524">
      <w:pPr>
        <w:pStyle w:val="Ttulo2"/>
        <w:numPr>
          <w:ilvl w:val="1"/>
          <w:numId w:val="4"/>
        </w:numPr>
        <w:spacing w:line="360" w:lineRule="auto"/>
        <w:jc w:val="both"/>
        <w:rPr>
          <w:lang w:val="ca-ES"/>
        </w:rPr>
      </w:pPr>
      <w:bookmarkStart w:id="10" w:name="_Toc198306190"/>
      <w:r w:rsidRPr="00037833">
        <w:rPr>
          <w:lang w:val="ca-ES"/>
        </w:rPr>
        <w:t>Breu sumari de productes obtinguts</w:t>
      </w:r>
      <w:bookmarkEnd w:id="10"/>
    </w:p>
    <w:p w14:paraId="6A67FD54" w14:textId="7983216F" w:rsidR="009B378E" w:rsidRPr="00037833" w:rsidRDefault="009B378E" w:rsidP="00F46524">
      <w:pPr>
        <w:spacing w:line="360" w:lineRule="auto"/>
        <w:jc w:val="both"/>
        <w:rPr>
          <w:highlight w:val="yellow"/>
          <w:lang w:val="ca-ES"/>
        </w:rPr>
      </w:pPr>
    </w:p>
    <w:p w14:paraId="2FE9DF4F" w14:textId="2F755295" w:rsidR="002D0A0E" w:rsidRPr="00037833" w:rsidRDefault="002D0A0E" w:rsidP="00F46524">
      <w:pPr>
        <w:spacing w:line="360" w:lineRule="auto"/>
        <w:jc w:val="both"/>
        <w:rPr>
          <w:lang w:val="ca-ES"/>
        </w:rPr>
      </w:pPr>
      <w:r w:rsidRPr="00037833">
        <w:rPr>
          <w:lang w:val="ca-ES"/>
        </w:rPr>
        <w:t>El projecte generarà els següents productes.</w:t>
      </w:r>
    </w:p>
    <w:p w14:paraId="3ADC3E78" w14:textId="2B47B3A4" w:rsidR="002D0A0E" w:rsidRPr="00037833" w:rsidRDefault="002D0A0E" w:rsidP="00F46524">
      <w:pPr>
        <w:pStyle w:val="Prrafodelista"/>
        <w:numPr>
          <w:ilvl w:val="0"/>
          <w:numId w:val="8"/>
        </w:numPr>
        <w:spacing w:line="360" w:lineRule="auto"/>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F46524">
      <w:pPr>
        <w:spacing w:line="360" w:lineRule="auto"/>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F46524">
      <w:pPr>
        <w:pStyle w:val="Prrafodelista"/>
        <w:numPr>
          <w:ilvl w:val="0"/>
          <w:numId w:val="8"/>
        </w:numPr>
        <w:spacing w:line="360" w:lineRule="auto"/>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F46524">
      <w:pPr>
        <w:spacing w:line="360" w:lineRule="auto"/>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p>
    <w:p w14:paraId="7918290D" w14:textId="53F15FCA" w:rsidR="00497FE6" w:rsidRPr="00037833" w:rsidRDefault="00497FE6" w:rsidP="00F46524">
      <w:pPr>
        <w:pStyle w:val="Prrafodelista"/>
        <w:numPr>
          <w:ilvl w:val="0"/>
          <w:numId w:val="8"/>
        </w:numPr>
        <w:spacing w:line="360" w:lineRule="auto"/>
        <w:jc w:val="both"/>
        <w:rPr>
          <w:lang w:val="ca-ES"/>
        </w:rPr>
      </w:pPr>
      <w:r w:rsidRPr="00037833">
        <w:rPr>
          <w:lang w:val="ca-ES"/>
        </w:rPr>
        <w:t>Documentació tècnica i manuals d’usuari.</w:t>
      </w:r>
    </w:p>
    <w:p w14:paraId="5D22B4D3" w14:textId="1AD8F4C4" w:rsidR="00497FE6" w:rsidRPr="00037833" w:rsidRDefault="00497FE6" w:rsidP="00F46524">
      <w:pPr>
        <w:pStyle w:val="Prrafodelista"/>
        <w:spacing w:line="360" w:lineRule="auto"/>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F46524">
      <w:pPr>
        <w:spacing w:line="360" w:lineRule="auto"/>
        <w:jc w:val="both"/>
        <w:rPr>
          <w:lang w:val="ca-ES"/>
        </w:rPr>
      </w:pPr>
    </w:p>
    <w:p w14:paraId="326E6891" w14:textId="77777777" w:rsidR="009B378E" w:rsidRPr="00037833" w:rsidRDefault="00000000" w:rsidP="00F46524">
      <w:pPr>
        <w:pStyle w:val="Ttulo2"/>
        <w:numPr>
          <w:ilvl w:val="1"/>
          <w:numId w:val="4"/>
        </w:numPr>
        <w:spacing w:line="360" w:lineRule="auto"/>
        <w:jc w:val="both"/>
        <w:rPr>
          <w:lang w:val="ca-ES"/>
        </w:rPr>
      </w:pPr>
      <w:bookmarkStart w:id="11" w:name="_Toc198306191"/>
      <w:r w:rsidRPr="00037833">
        <w:rPr>
          <w:lang w:val="ca-ES"/>
        </w:rPr>
        <w:t>Breu descripció dels altres capítols de la memòria</w:t>
      </w:r>
      <w:bookmarkEnd w:id="11"/>
    </w:p>
    <w:p w14:paraId="6CC311F6" w14:textId="77777777" w:rsidR="009B378E" w:rsidRPr="00037833" w:rsidRDefault="009B378E" w:rsidP="00F46524">
      <w:pPr>
        <w:spacing w:line="360" w:lineRule="auto"/>
        <w:jc w:val="both"/>
        <w:rPr>
          <w:highlight w:val="yellow"/>
          <w:lang w:val="ca-ES"/>
        </w:rPr>
      </w:pPr>
    </w:p>
    <w:p w14:paraId="78ACACD6" w14:textId="77777777" w:rsidR="00942AB5" w:rsidRPr="00037833" w:rsidRDefault="00942AB5" w:rsidP="00F46524">
      <w:pPr>
        <w:spacing w:line="360" w:lineRule="auto"/>
        <w:jc w:val="both"/>
        <w:rPr>
          <w:highlight w:val="yellow"/>
          <w:lang w:val="ca-ES"/>
        </w:rPr>
      </w:pPr>
    </w:p>
    <w:p w14:paraId="4E39460C" w14:textId="23FC68C7" w:rsidR="00942AB5" w:rsidRPr="00037833" w:rsidRDefault="00942AB5" w:rsidP="00F46524">
      <w:pPr>
        <w:pStyle w:val="Ttulo31"/>
        <w:numPr>
          <w:ilvl w:val="0"/>
          <w:numId w:val="8"/>
        </w:numPr>
        <w:spacing w:line="360" w:lineRule="auto"/>
        <w:jc w:val="both"/>
        <w:rPr>
          <w:lang w:val="ca-ES"/>
        </w:rPr>
      </w:pPr>
      <w:r w:rsidRPr="00037833">
        <w:rPr>
          <w:lang w:val="ca-ES"/>
        </w:rPr>
        <w:t>Materials i mètodes:</w:t>
      </w:r>
    </w:p>
    <w:p w14:paraId="260FAECF" w14:textId="77777777" w:rsidR="006454F2" w:rsidRPr="00037833" w:rsidRDefault="00942AB5" w:rsidP="00F46524">
      <w:pPr>
        <w:spacing w:line="360" w:lineRule="auto"/>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F46524">
      <w:pPr>
        <w:pStyle w:val="Prrafodelista"/>
        <w:numPr>
          <w:ilvl w:val="0"/>
          <w:numId w:val="8"/>
        </w:numPr>
        <w:spacing w:line="360" w:lineRule="auto"/>
        <w:jc w:val="both"/>
        <w:rPr>
          <w:lang w:val="ca-ES"/>
        </w:rPr>
      </w:pPr>
      <w:r w:rsidRPr="00037833">
        <w:rPr>
          <w:lang w:val="ca-ES"/>
        </w:rPr>
        <w:t>Resultats</w:t>
      </w:r>
    </w:p>
    <w:p w14:paraId="1EC31EC3" w14:textId="7BA081F1" w:rsidR="00435784" w:rsidRPr="00037833" w:rsidRDefault="00435784" w:rsidP="00F46524">
      <w:pPr>
        <w:spacing w:line="360" w:lineRule="auto"/>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F46524">
      <w:pPr>
        <w:pStyle w:val="Prrafodelista"/>
        <w:numPr>
          <w:ilvl w:val="0"/>
          <w:numId w:val="8"/>
        </w:numPr>
        <w:spacing w:line="360" w:lineRule="auto"/>
        <w:jc w:val="both"/>
        <w:rPr>
          <w:lang w:val="ca-ES"/>
        </w:rPr>
      </w:pPr>
      <w:r w:rsidRPr="00037833">
        <w:rPr>
          <w:lang w:val="ca-ES"/>
        </w:rPr>
        <w:t>Conclusions</w:t>
      </w:r>
    </w:p>
    <w:p w14:paraId="17325D09" w14:textId="549091C8" w:rsidR="00435784" w:rsidRPr="00037833" w:rsidRDefault="00435784" w:rsidP="00F46524">
      <w:pPr>
        <w:spacing w:line="360" w:lineRule="auto"/>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F46524">
      <w:pPr>
        <w:spacing w:line="360" w:lineRule="auto"/>
        <w:jc w:val="both"/>
        <w:rPr>
          <w:lang w:val="ca-ES"/>
        </w:rPr>
      </w:pPr>
    </w:p>
    <w:p w14:paraId="6FED44C8" w14:textId="77777777" w:rsidR="00E51D27" w:rsidRDefault="00E51D27" w:rsidP="00F46524">
      <w:pPr>
        <w:spacing w:line="360" w:lineRule="auto"/>
        <w:jc w:val="both"/>
        <w:rPr>
          <w:lang w:val="ca-ES"/>
        </w:rPr>
      </w:pPr>
    </w:p>
    <w:p w14:paraId="2354A2E1" w14:textId="77777777" w:rsidR="00E51D27" w:rsidRDefault="00E51D27" w:rsidP="00F46524">
      <w:pPr>
        <w:spacing w:line="360" w:lineRule="auto"/>
        <w:jc w:val="both"/>
        <w:rPr>
          <w:lang w:val="ca-ES"/>
        </w:rPr>
      </w:pPr>
    </w:p>
    <w:p w14:paraId="7A19F006" w14:textId="77777777" w:rsidR="00E51D27" w:rsidRDefault="00E51D27" w:rsidP="00F46524">
      <w:pPr>
        <w:spacing w:line="360" w:lineRule="auto"/>
        <w:jc w:val="both"/>
        <w:rPr>
          <w:lang w:val="ca-ES"/>
        </w:rPr>
      </w:pPr>
    </w:p>
    <w:p w14:paraId="11896588" w14:textId="77777777" w:rsidR="00E51D27" w:rsidRDefault="00E51D27" w:rsidP="00F46524">
      <w:pPr>
        <w:spacing w:line="360" w:lineRule="auto"/>
        <w:jc w:val="both"/>
        <w:rPr>
          <w:lang w:val="ca-ES"/>
        </w:rPr>
      </w:pPr>
    </w:p>
    <w:p w14:paraId="702BCECB" w14:textId="77777777" w:rsidR="00E51D27" w:rsidRPr="00037833" w:rsidRDefault="00E51D27" w:rsidP="00F46524">
      <w:pPr>
        <w:spacing w:line="360" w:lineRule="auto"/>
        <w:jc w:val="both"/>
        <w:rPr>
          <w:lang w:val="ca-ES"/>
        </w:rPr>
      </w:pPr>
    </w:p>
    <w:p w14:paraId="39B0A28A" w14:textId="77777777" w:rsidR="00435784" w:rsidRPr="00037833" w:rsidRDefault="00435784" w:rsidP="00F46524">
      <w:pPr>
        <w:spacing w:line="360" w:lineRule="auto"/>
        <w:jc w:val="both"/>
        <w:rPr>
          <w:lang w:val="ca-ES"/>
        </w:rPr>
      </w:pPr>
    </w:p>
    <w:p w14:paraId="7EC24102" w14:textId="77777777" w:rsidR="00435784" w:rsidRPr="00037833" w:rsidRDefault="00435784" w:rsidP="00F46524">
      <w:pPr>
        <w:spacing w:line="360" w:lineRule="auto"/>
        <w:jc w:val="both"/>
        <w:rPr>
          <w:lang w:val="ca-ES"/>
        </w:rPr>
      </w:pPr>
    </w:p>
    <w:p w14:paraId="5892986A" w14:textId="77777777" w:rsidR="00435784" w:rsidRPr="00037833" w:rsidRDefault="00435784" w:rsidP="00F46524">
      <w:pPr>
        <w:spacing w:line="360" w:lineRule="auto"/>
        <w:jc w:val="both"/>
        <w:rPr>
          <w:lang w:val="ca-ES"/>
        </w:rPr>
      </w:pPr>
    </w:p>
    <w:p w14:paraId="650054CC" w14:textId="77777777" w:rsidR="00435784" w:rsidRPr="00037833" w:rsidRDefault="00435784" w:rsidP="00F46524">
      <w:pPr>
        <w:spacing w:line="360" w:lineRule="auto"/>
        <w:jc w:val="both"/>
        <w:rPr>
          <w:lang w:val="ca-ES"/>
        </w:rPr>
      </w:pPr>
    </w:p>
    <w:p w14:paraId="5BA9441F" w14:textId="7B8901AA" w:rsidR="00E51D27" w:rsidRDefault="00E51D27" w:rsidP="00F46524">
      <w:pPr>
        <w:pStyle w:val="Ttulo1"/>
        <w:numPr>
          <w:ilvl w:val="0"/>
          <w:numId w:val="4"/>
        </w:numPr>
        <w:spacing w:line="360" w:lineRule="auto"/>
        <w:jc w:val="both"/>
        <w:rPr>
          <w:lang w:val="ca-ES"/>
        </w:rPr>
      </w:pPr>
      <w:bookmarkStart w:id="12" w:name="_Toc198306192"/>
      <w:r>
        <w:rPr>
          <w:lang w:val="ca-ES"/>
        </w:rPr>
        <w:t>Base teòrica i fonaments</w:t>
      </w:r>
      <w:bookmarkEnd w:id="12"/>
    </w:p>
    <w:p w14:paraId="11005216" w14:textId="70845B82" w:rsidR="00E51D27" w:rsidRDefault="00E51D27" w:rsidP="00F46524">
      <w:pPr>
        <w:pStyle w:val="Ttulo3"/>
        <w:spacing w:line="360" w:lineRule="auto"/>
        <w:jc w:val="both"/>
        <w:rPr>
          <w:lang w:val="ca-ES"/>
        </w:rPr>
      </w:pPr>
      <w:bookmarkStart w:id="13" w:name="_Toc198306193"/>
      <w:r>
        <w:rPr>
          <w:lang w:val="ca-ES"/>
        </w:rPr>
        <w:t>2.1 Sistem</w:t>
      </w:r>
      <w:r w:rsidR="00CD3F7A">
        <w:rPr>
          <w:lang w:val="ca-ES"/>
        </w:rPr>
        <w:t>a</w:t>
      </w:r>
      <w:r>
        <w:rPr>
          <w:lang w:val="ca-ES"/>
        </w:rPr>
        <w:t xml:space="preserve"> d’Informació Sanitari i la Gestió de les dades.</w:t>
      </w:r>
      <w:bookmarkEnd w:id="13"/>
    </w:p>
    <w:p w14:paraId="38FECB23" w14:textId="367261BF" w:rsidR="008C0F46" w:rsidRDefault="008C0F46" w:rsidP="00F46524">
      <w:pPr>
        <w:spacing w:line="360" w:lineRule="auto"/>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t>
      </w:r>
      <w:proofErr w:type="spellStart"/>
      <w:r w:rsidR="00E67667">
        <w:t>warehouses</w:t>
      </w:r>
      <w:proofErr w:type="spellEnd"/>
      <w:r w:rsidR="00E67667">
        <w:t>, DWH)</w:t>
      </w:r>
      <w:r>
        <w:rPr>
          <w:lang w:val="ca-ES"/>
        </w:rPr>
        <w:t xml:space="preserve"> que es nodreixen mitjançant, sistemes d’extracció, transformació i carrega</w:t>
      </w:r>
      <w:r w:rsidR="00E67667">
        <w:rPr>
          <w:lang w:val="ca-ES"/>
        </w:rPr>
        <w:t xml:space="preserve"> (ETL, de l’anglès </w:t>
      </w:r>
      <w:proofErr w:type="spellStart"/>
      <w:r w:rsidR="00E67667">
        <w:rPr>
          <w:lang w:val="ca-ES"/>
        </w:rPr>
        <w:t>Extract</w:t>
      </w:r>
      <w:proofErr w:type="spellEnd"/>
      <w:r w:rsidR="00E67667">
        <w:rPr>
          <w:lang w:val="ca-ES"/>
        </w:rPr>
        <w:t xml:space="preserve"> </w:t>
      </w:r>
      <w:proofErr w:type="spellStart"/>
      <w:r w:rsidR="00E67667">
        <w:rPr>
          <w:lang w:val="ca-ES"/>
        </w:rPr>
        <w:t>Transform</w:t>
      </w:r>
      <w:proofErr w:type="spellEnd"/>
      <w:r w:rsidR="00E67667">
        <w:rPr>
          <w:lang w:val="ca-ES"/>
        </w:rPr>
        <w:t xml:space="preserve">, </w:t>
      </w:r>
      <w:proofErr w:type="spellStart"/>
      <w:r w:rsidR="00E67667">
        <w:rPr>
          <w:lang w:val="ca-ES"/>
        </w:rPr>
        <w:t>Load</w:t>
      </w:r>
      <w:proofErr w:type="spellEnd"/>
      <w:r w:rsidR="00E67667">
        <w:rPr>
          <w:lang w:val="ca-ES"/>
        </w:rPr>
        <w:t>)</w:t>
      </w:r>
      <w:r>
        <w:rPr>
          <w:lang w:val="ca-ES"/>
        </w:rPr>
        <w:t>.</w:t>
      </w:r>
    </w:p>
    <w:p w14:paraId="54E5DE92" w14:textId="77777777" w:rsidR="008C0F46" w:rsidRDefault="008C0F46" w:rsidP="00F46524">
      <w:pPr>
        <w:spacing w:line="360" w:lineRule="auto"/>
        <w:jc w:val="both"/>
        <w:rPr>
          <w:lang w:val="ca-ES"/>
        </w:rPr>
      </w:pPr>
    </w:p>
    <w:p w14:paraId="1C8777E6" w14:textId="7C45E937" w:rsidR="008C0F46" w:rsidRDefault="008C0F46" w:rsidP="00F46524">
      <w:pPr>
        <w:spacing w:line="360" w:lineRule="auto"/>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F46524">
      <w:pPr>
        <w:spacing w:line="360" w:lineRule="auto"/>
        <w:jc w:val="both"/>
        <w:rPr>
          <w:lang w:val="ca-ES"/>
        </w:rPr>
      </w:pPr>
    </w:p>
    <w:p w14:paraId="73777E13" w14:textId="1D7F744C" w:rsidR="008C0F46" w:rsidRDefault="00E67667" w:rsidP="00F46524">
      <w:pPr>
        <w:spacing w:line="360" w:lineRule="auto"/>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F46524">
      <w:pPr>
        <w:spacing w:line="360" w:lineRule="auto"/>
        <w:jc w:val="both"/>
        <w:rPr>
          <w:lang w:val="ca-ES"/>
        </w:rPr>
      </w:pPr>
    </w:p>
    <w:p w14:paraId="4435EBB7" w14:textId="00DDCBDA" w:rsidR="00971F6C" w:rsidRDefault="00971F6C" w:rsidP="00F46524">
      <w:pPr>
        <w:spacing w:line="360" w:lineRule="auto"/>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xml:space="preserve">. Això implica </w:t>
      </w:r>
      <w:r w:rsidR="00D724CE">
        <w:rPr>
          <w:lang w:val="ca-ES"/>
        </w:rPr>
        <w:lastRenderedPageBreak/>
        <w:t>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F46524">
      <w:pPr>
        <w:spacing w:line="360" w:lineRule="auto"/>
        <w:jc w:val="both"/>
        <w:rPr>
          <w:lang w:val="ca-ES"/>
        </w:rPr>
      </w:pPr>
    </w:p>
    <w:p w14:paraId="333190CC" w14:textId="20552C13" w:rsidR="00971F6C" w:rsidRDefault="00971F6C" w:rsidP="00F46524">
      <w:pPr>
        <w:spacing w:line="360" w:lineRule="auto"/>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F46524">
      <w:pPr>
        <w:spacing w:line="360" w:lineRule="auto"/>
        <w:jc w:val="both"/>
        <w:rPr>
          <w:lang w:val="ca-ES"/>
        </w:rPr>
      </w:pPr>
    </w:p>
    <w:p w14:paraId="20C62E2B" w14:textId="77777777" w:rsidR="005C04EB" w:rsidRDefault="005C04EB" w:rsidP="00F46524">
      <w:pPr>
        <w:spacing w:line="360" w:lineRule="auto"/>
        <w:jc w:val="both"/>
        <w:rPr>
          <w:lang w:val="ca-ES"/>
        </w:rPr>
      </w:pPr>
    </w:p>
    <w:p w14:paraId="6DF241C8" w14:textId="77777777" w:rsidR="00693902" w:rsidRDefault="00693902" w:rsidP="00F46524">
      <w:pPr>
        <w:spacing w:line="360" w:lineRule="auto"/>
        <w:jc w:val="both"/>
        <w:rPr>
          <w:lang w:val="ca-ES"/>
        </w:rPr>
      </w:pPr>
    </w:p>
    <w:p w14:paraId="072226CB" w14:textId="77777777" w:rsidR="00693902" w:rsidRDefault="00693902" w:rsidP="00F46524">
      <w:pPr>
        <w:spacing w:line="360" w:lineRule="auto"/>
        <w:jc w:val="both"/>
        <w:rPr>
          <w:lang w:val="ca-ES"/>
        </w:rPr>
      </w:pPr>
    </w:p>
    <w:p w14:paraId="09E9EFDE" w14:textId="77777777" w:rsidR="00693902" w:rsidRDefault="00693902" w:rsidP="00F46524">
      <w:pPr>
        <w:spacing w:line="360" w:lineRule="auto"/>
        <w:jc w:val="both"/>
        <w:rPr>
          <w:lang w:val="ca-ES"/>
        </w:rPr>
      </w:pPr>
    </w:p>
    <w:p w14:paraId="1E2A0B7D" w14:textId="77777777" w:rsidR="00693902" w:rsidRDefault="00693902" w:rsidP="00F46524">
      <w:pPr>
        <w:spacing w:line="360" w:lineRule="auto"/>
        <w:jc w:val="both"/>
        <w:rPr>
          <w:lang w:val="ca-ES"/>
        </w:rPr>
      </w:pPr>
    </w:p>
    <w:p w14:paraId="27D38B95" w14:textId="77777777" w:rsidR="005C04EB" w:rsidRDefault="005C04EB" w:rsidP="00F46524">
      <w:pPr>
        <w:spacing w:line="360" w:lineRule="auto"/>
        <w:jc w:val="both"/>
        <w:rPr>
          <w:lang w:val="ca-ES"/>
        </w:rPr>
      </w:pPr>
    </w:p>
    <w:p w14:paraId="52F7AA76" w14:textId="77777777" w:rsidR="005C04EB" w:rsidRDefault="005C04EB" w:rsidP="00F46524">
      <w:pPr>
        <w:spacing w:line="360" w:lineRule="auto"/>
        <w:jc w:val="both"/>
        <w:rPr>
          <w:lang w:val="ca-ES"/>
        </w:rPr>
      </w:pPr>
    </w:p>
    <w:p w14:paraId="50FB4CB3" w14:textId="77777777" w:rsidR="005C04EB" w:rsidRDefault="005C04EB" w:rsidP="00F46524">
      <w:pPr>
        <w:spacing w:line="360" w:lineRule="auto"/>
        <w:jc w:val="both"/>
        <w:rPr>
          <w:lang w:val="ca-ES"/>
        </w:rPr>
      </w:pPr>
    </w:p>
    <w:p w14:paraId="2EDA7AAF" w14:textId="77777777" w:rsidR="005C04EB" w:rsidRDefault="005C04EB" w:rsidP="00F46524">
      <w:pPr>
        <w:spacing w:line="360" w:lineRule="auto"/>
        <w:jc w:val="both"/>
        <w:rPr>
          <w:lang w:val="ca-ES"/>
        </w:rPr>
      </w:pPr>
    </w:p>
    <w:p w14:paraId="5E919E23" w14:textId="77777777" w:rsidR="005C04EB" w:rsidRDefault="005C04EB" w:rsidP="00F46524">
      <w:pPr>
        <w:spacing w:line="360" w:lineRule="auto"/>
        <w:jc w:val="both"/>
        <w:rPr>
          <w:lang w:val="ca-ES"/>
        </w:rPr>
      </w:pPr>
    </w:p>
    <w:p w14:paraId="48648F89" w14:textId="77777777" w:rsidR="005C04EB" w:rsidRDefault="005C04EB" w:rsidP="00F46524">
      <w:pPr>
        <w:spacing w:line="360" w:lineRule="auto"/>
        <w:jc w:val="both"/>
        <w:rPr>
          <w:lang w:val="ca-ES"/>
        </w:rPr>
      </w:pPr>
    </w:p>
    <w:p w14:paraId="32343F32" w14:textId="77777777" w:rsidR="005C04EB" w:rsidRDefault="005C04EB" w:rsidP="00F46524">
      <w:pPr>
        <w:spacing w:line="360" w:lineRule="auto"/>
        <w:jc w:val="both"/>
        <w:rPr>
          <w:lang w:val="ca-ES"/>
        </w:rPr>
      </w:pPr>
    </w:p>
    <w:p w14:paraId="4A3AEC33" w14:textId="77777777" w:rsidR="008C0F46" w:rsidRPr="008C0F46" w:rsidRDefault="008C0F46" w:rsidP="00F46524">
      <w:pPr>
        <w:spacing w:line="360" w:lineRule="auto"/>
        <w:rPr>
          <w:lang w:val="ca-ES"/>
        </w:rPr>
      </w:pPr>
    </w:p>
    <w:p w14:paraId="674B450F" w14:textId="79208573" w:rsidR="00E51D27" w:rsidRDefault="00E51D27" w:rsidP="00F46524">
      <w:pPr>
        <w:pStyle w:val="Ttulo3"/>
        <w:spacing w:line="360" w:lineRule="auto"/>
        <w:rPr>
          <w:lang w:val="ca-ES"/>
        </w:rPr>
      </w:pPr>
      <w:bookmarkStart w:id="14" w:name="_Toc198306194"/>
      <w:r>
        <w:rPr>
          <w:lang w:val="ca-ES"/>
        </w:rPr>
        <w:t>2.2 Processament del Llenguatge Natural</w:t>
      </w:r>
      <w:bookmarkEnd w:id="14"/>
    </w:p>
    <w:p w14:paraId="3CA65F32" w14:textId="67B4F359" w:rsidR="00CD3F7A" w:rsidRDefault="002D1110" w:rsidP="00F46524">
      <w:pPr>
        <w:spacing w:line="360" w:lineRule="auto"/>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F46524">
      <w:pPr>
        <w:spacing w:line="360" w:lineRule="auto"/>
        <w:jc w:val="both"/>
        <w:rPr>
          <w:lang w:val="ca-ES"/>
        </w:rPr>
      </w:pPr>
    </w:p>
    <w:p w14:paraId="2EBDBA27" w14:textId="3DF8C985" w:rsidR="005C04EB" w:rsidRDefault="005C04EB" w:rsidP="00F46524">
      <w:pPr>
        <w:spacing w:line="360" w:lineRule="auto"/>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F46524">
      <w:pPr>
        <w:pStyle w:val="Prrafodelista"/>
        <w:numPr>
          <w:ilvl w:val="0"/>
          <w:numId w:val="18"/>
        </w:numPr>
        <w:spacing w:line="360" w:lineRule="auto"/>
        <w:jc w:val="both"/>
        <w:rPr>
          <w:lang w:val="ca-ES"/>
        </w:rPr>
      </w:pPr>
      <w:proofErr w:type="spellStart"/>
      <w:r>
        <w:rPr>
          <w:lang w:val="ca-ES"/>
        </w:rPr>
        <w:t>Pre</w:t>
      </w:r>
      <w:proofErr w:type="spellEnd"/>
      <w:r>
        <w:rPr>
          <w:lang w:val="ca-ES"/>
        </w:rPr>
        <w:t>-processament del text</w:t>
      </w:r>
    </w:p>
    <w:p w14:paraId="2A21621B" w14:textId="045FF349" w:rsidR="005C04EB" w:rsidRDefault="005C04EB" w:rsidP="00F46524">
      <w:pPr>
        <w:pStyle w:val="Prrafodelista"/>
        <w:numPr>
          <w:ilvl w:val="1"/>
          <w:numId w:val="18"/>
        </w:numPr>
        <w:spacing w:line="360" w:lineRule="auto"/>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F46524">
      <w:pPr>
        <w:pStyle w:val="Prrafodelista"/>
        <w:numPr>
          <w:ilvl w:val="1"/>
          <w:numId w:val="18"/>
        </w:numPr>
        <w:spacing w:line="360" w:lineRule="auto"/>
        <w:jc w:val="both"/>
        <w:rPr>
          <w:lang w:val="ca-ES"/>
        </w:rPr>
      </w:pPr>
      <w:r>
        <w:rPr>
          <w:lang w:val="ca-ES"/>
        </w:rPr>
        <w:lastRenderedPageBreak/>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F46524">
      <w:pPr>
        <w:pStyle w:val="Prrafodelista"/>
        <w:numPr>
          <w:ilvl w:val="1"/>
          <w:numId w:val="18"/>
        </w:numPr>
        <w:spacing w:line="360" w:lineRule="auto"/>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F46524">
      <w:pPr>
        <w:pStyle w:val="Prrafodelista"/>
        <w:numPr>
          <w:ilvl w:val="1"/>
          <w:numId w:val="18"/>
        </w:numPr>
        <w:spacing w:line="360" w:lineRule="auto"/>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43A52B2F" w:rsidR="005C04EB" w:rsidRDefault="005C04EB" w:rsidP="00F46524">
      <w:pPr>
        <w:pStyle w:val="Prrafodelista"/>
        <w:numPr>
          <w:ilvl w:val="0"/>
          <w:numId w:val="18"/>
        </w:numPr>
        <w:spacing w:line="360" w:lineRule="auto"/>
        <w:jc w:val="both"/>
        <w:rPr>
          <w:lang w:val="ca-ES"/>
        </w:rPr>
      </w:pPr>
      <w:r>
        <w:rPr>
          <w:lang w:val="ca-ES"/>
        </w:rPr>
        <w:t xml:space="preserve">Representació vectorial: </w:t>
      </w:r>
      <w:r w:rsidR="001A52CB">
        <w:rPr>
          <w:lang w:val="ca-ES"/>
        </w:rPr>
        <w:t xml:space="preserve">En aquesta </w:t>
      </w:r>
      <w:proofErr w:type="spellStart"/>
      <w:r w:rsidR="001A52CB">
        <w:rPr>
          <w:lang w:val="ca-ES"/>
        </w:rPr>
        <w:t>face</w:t>
      </w:r>
      <w:proofErr w:type="spellEnd"/>
      <w:r w:rsidR="001A52CB">
        <w:rPr>
          <w:lang w:val="ca-ES"/>
        </w:rPr>
        <w:t>,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F46524">
      <w:pPr>
        <w:pStyle w:val="Prrafodelista"/>
        <w:numPr>
          <w:ilvl w:val="0"/>
          <w:numId w:val="18"/>
        </w:numPr>
        <w:spacing w:line="360" w:lineRule="auto"/>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F46524">
      <w:pPr>
        <w:spacing w:line="360" w:lineRule="auto"/>
        <w:ind w:left="1440"/>
        <w:jc w:val="both"/>
        <w:rPr>
          <w:lang w:val="ca-ES"/>
        </w:rPr>
      </w:pPr>
    </w:p>
    <w:p w14:paraId="5C9C9924" w14:textId="39A89F7A" w:rsidR="005C04EB" w:rsidRDefault="001A52CB" w:rsidP="00F46524">
      <w:pPr>
        <w:spacing w:line="360" w:lineRule="auto"/>
        <w:ind w:left="1440"/>
        <w:jc w:val="both"/>
        <w:rPr>
          <w:lang w:val="ca-ES"/>
        </w:rPr>
      </w:pPr>
      <w:r>
        <w:rPr>
          <w:lang w:val="ca-ES"/>
        </w:rPr>
        <w:t>Un exemple d’aquest models és BERT</w:t>
      </w:r>
      <w:r w:rsidR="00CC7EFF">
        <w:rPr>
          <w:lang w:val="ca-ES"/>
        </w:rPr>
        <w:t xml:space="preserve"> (</w:t>
      </w:r>
      <w:proofErr w:type="spellStart"/>
      <w:r w:rsidR="00CC7EFF" w:rsidRPr="00CC7EFF">
        <w:rPr>
          <w:i/>
          <w:iCs/>
          <w:lang w:val="ca-ES"/>
        </w:rPr>
        <w:t>Bidirectional</w:t>
      </w:r>
      <w:proofErr w:type="spellEnd"/>
      <w:r w:rsidR="00CC7EFF" w:rsidRPr="00CC7EFF">
        <w:rPr>
          <w:i/>
          <w:iCs/>
          <w:lang w:val="ca-ES"/>
        </w:rPr>
        <w:t xml:space="preserve"> </w:t>
      </w:r>
      <w:proofErr w:type="spellStart"/>
      <w:r w:rsidR="00CC7EFF" w:rsidRPr="00CC7EFF">
        <w:rPr>
          <w:i/>
          <w:iCs/>
          <w:lang w:val="ca-ES"/>
        </w:rPr>
        <w:t>Encoder</w:t>
      </w:r>
      <w:proofErr w:type="spellEnd"/>
      <w:r w:rsidR="00CC7EFF" w:rsidRPr="00CC7EFF">
        <w:rPr>
          <w:i/>
          <w:iCs/>
          <w:lang w:val="ca-ES"/>
        </w:rPr>
        <w:t xml:space="preserve"> </w:t>
      </w:r>
      <w:proofErr w:type="spellStart"/>
      <w:r w:rsidR="00CC7EFF" w:rsidRPr="00CC7EFF">
        <w:rPr>
          <w:i/>
          <w:iCs/>
          <w:lang w:val="ca-ES"/>
        </w:rPr>
        <w:t>Representations</w:t>
      </w:r>
      <w:proofErr w:type="spellEnd"/>
      <w:r w:rsidR="00CC7EFF" w:rsidRPr="00CC7EFF">
        <w:rPr>
          <w:i/>
          <w:iCs/>
          <w:lang w:val="ca-ES"/>
        </w:rPr>
        <w:t xml:space="preserve"> </w:t>
      </w:r>
      <w:proofErr w:type="spellStart"/>
      <w:r w:rsidR="00CC7EFF" w:rsidRPr="00CC7EFF">
        <w:rPr>
          <w:i/>
          <w:iCs/>
          <w:lang w:val="ca-ES"/>
        </w:rPr>
        <w:t>from</w:t>
      </w:r>
      <w:proofErr w:type="spellEnd"/>
      <w:r w:rsidR="00CC7EFF" w:rsidRPr="00CC7EFF">
        <w:rPr>
          <w:i/>
          <w:iCs/>
          <w:lang w:val="ca-ES"/>
        </w:rPr>
        <w:t xml:space="preserve"> </w:t>
      </w:r>
      <w:proofErr w:type="spellStart"/>
      <w:r w:rsidR="00CC7EFF" w:rsidRPr="00CC7EFF">
        <w:rPr>
          <w:i/>
          <w:iCs/>
          <w:lang w:val="ca-ES"/>
        </w:rPr>
        <w:t>Transformers</w:t>
      </w:r>
      <w:proofErr w:type="spellEnd"/>
      <w:r w:rsidR="00CC7EFF">
        <w:rPr>
          <w:lang w:val="ca-ES"/>
        </w:rPr>
        <w:t>)(2)</w:t>
      </w:r>
      <w:r>
        <w:rPr>
          <w:lang w:val="ca-ES"/>
        </w:rPr>
        <w:t xml:space="preserve">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F46524">
      <w:pPr>
        <w:spacing w:line="360" w:lineRule="auto"/>
        <w:ind w:left="1440"/>
        <w:jc w:val="both"/>
        <w:rPr>
          <w:lang w:val="ca-ES"/>
        </w:rPr>
      </w:pPr>
      <w:r>
        <w:rPr>
          <w:lang w:val="ca-ES"/>
        </w:rPr>
        <w:t>Malgrat els avantatges de BERT, aquest model presenta dues limitacions per al nostre projecte.</w:t>
      </w:r>
    </w:p>
    <w:p w14:paraId="64183F92" w14:textId="562B0CCE" w:rsidR="001A52CB" w:rsidRDefault="001A52CB" w:rsidP="00F46524">
      <w:pPr>
        <w:pStyle w:val="Prrafodelista"/>
        <w:numPr>
          <w:ilvl w:val="0"/>
          <w:numId w:val="20"/>
        </w:numPr>
        <w:spacing w:line="360" w:lineRule="auto"/>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F46524">
      <w:pPr>
        <w:pStyle w:val="Prrafodelista"/>
        <w:numPr>
          <w:ilvl w:val="0"/>
          <w:numId w:val="20"/>
        </w:numPr>
        <w:spacing w:line="360" w:lineRule="auto"/>
        <w:jc w:val="both"/>
        <w:rPr>
          <w:lang w:val="ca-ES"/>
        </w:rPr>
      </w:pPr>
      <w:r>
        <w:rPr>
          <w:lang w:val="ca-ES"/>
        </w:rPr>
        <w:t xml:space="preserve">Esta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029E91AA" w:rsidR="00D763A3" w:rsidRDefault="00D763A3" w:rsidP="00F46524">
      <w:pPr>
        <w:spacing w:line="360" w:lineRule="auto"/>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entrenat</w:t>
      </w:r>
      <w:proofErr w:type="spellEnd"/>
      <w:r>
        <w:rPr>
          <w:lang w:val="ca-ES"/>
        </w:rPr>
        <w:t xml:space="preserve"> amb textos clínics reals. Aquest model ofereix:</w:t>
      </w:r>
    </w:p>
    <w:p w14:paraId="573A61AA" w14:textId="2E7553B7" w:rsidR="00D763A3" w:rsidRDefault="00D763A3" w:rsidP="00F46524">
      <w:pPr>
        <w:pStyle w:val="Prrafodelista"/>
        <w:numPr>
          <w:ilvl w:val="0"/>
          <w:numId w:val="21"/>
        </w:numPr>
        <w:spacing w:line="360" w:lineRule="auto"/>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F46524">
      <w:pPr>
        <w:pStyle w:val="Prrafodelista"/>
        <w:numPr>
          <w:ilvl w:val="0"/>
          <w:numId w:val="21"/>
        </w:numPr>
        <w:spacing w:line="360" w:lineRule="auto"/>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F46524">
      <w:pPr>
        <w:spacing w:line="360" w:lineRule="auto"/>
        <w:ind w:left="1440"/>
        <w:jc w:val="both"/>
        <w:rPr>
          <w:lang w:val="ca-ES"/>
        </w:rPr>
      </w:pPr>
    </w:p>
    <w:p w14:paraId="4D2F749A" w14:textId="2DBF50BC" w:rsidR="00E51D27" w:rsidRDefault="00E51D27" w:rsidP="00F46524">
      <w:pPr>
        <w:pStyle w:val="Ttulo3"/>
        <w:spacing w:line="360" w:lineRule="auto"/>
        <w:rPr>
          <w:lang w:val="ca-ES"/>
        </w:rPr>
      </w:pPr>
      <w:bookmarkStart w:id="15" w:name="_Toc198306195"/>
      <w:r>
        <w:rPr>
          <w:lang w:val="ca-ES"/>
        </w:rPr>
        <w:lastRenderedPageBreak/>
        <w:t xml:space="preserve">2.3 </w:t>
      </w:r>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F46524">
      <w:pPr>
        <w:spacing w:line="360" w:lineRule="auto"/>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F46524">
      <w:pPr>
        <w:spacing w:line="360" w:lineRule="auto"/>
        <w:rPr>
          <w:lang w:val="ca-ES"/>
        </w:rPr>
      </w:pPr>
    </w:p>
    <w:p w14:paraId="02017C1E" w14:textId="44F2224E" w:rsidR="00EF786F" w:rsidRDefault="006833C4" w:rsidP="00F46524">
      <w:pPr>
        <w:spacing w:line="360" w:lineRule="auto"/>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F46524">
      <w:pPr>
        <w:spacing w:line="360" w:lineRule="auto"/>
        <w:rPr>
          <w:lang w:val="ca-ES"/>
        </w:rPr>
      </w:pPr>
    </w:p>
    <w:p w14:paraId="352A4882" w14:textId="4885F772" w:rsidR="00907C63" w:rsidRPr="00037833" w:rsidRDefault="006833C4" w:rsidP="00F46524">
      <w:pPr>
        <w:spacing w:line="360" w:lineRule="auto"/>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F46524">
      <w:pPr>
        <w:pStyle w:val="Prrafodelista"/>
        <w:spacing w:line="360" w:lineRule="auto"/>
        <w:ind w:left="1777"/>
        <w:jc w:val="both"/>
        <w:rPr>
          <w:lang w:val="ca-ES"/>
        </w:rPr>
      </w:pPr>
    </w:p>
    <w:p w14:paraId="0E1F11A9" w14:textId="77777777" w:rsidR="00C26781" w:rsidRPr="00037833" w:rsidRDefault="00C26781" w:rsidP="00F46524">
      <w:pPr>
        <w:pStyle w:val="Prrafodelista"/>
        <w:spacing w:line="360" w:lineRule="auto"/>
        <w:ind w:left="1777"/>
        <w:jc w:val="both"/>
        <w:rPr>
          <w:lang w:val="ca-ES"/>
        </w:rPr>
      </w:pPr>
    </w:p>
    <w:p w14:paraId="6BB075EB" w14:textId="77777777" w:rsidR="00907C63" w:rsidRPr="00037833" w:rsidRDefault="00000000" w:rsidP="00F46524">
      <w:pPr>
        <w:pStyle w:val="Ttulo1"/>
        <w:numPr>
          <w:ilvl w:val="0"/>
          <w:numId w:val="4"/>
        </w:numPr>
        <w:spacing w:line="360" w:lineRule="auto"/>
        <w:jc w:val="both"/>
        <w:rPr>
          <w:lang w:val="ca-ES"/>
        </w:rPr>
      </w:pPr>
      <w:bookmarkStart w:id="16" w:name="_Toc198306196"/>
      <w:r w:rsidRPr="00037833">
        <w:rPr>
          <w:lang w:val="ca-ES"/>
        </w:rPr>
        <w:t>Materials i mètodes</w:t>
      </w:r>
      <w:bookmarkEnd w:id="16"/>
    </w:p>
    <w:p w14:paraId="0B9511D1" w14:textId="5E55AE2A" w:rsidR="00907C63" w:rsidRDefault="00A73BFE" w:rsidP="00F46524">
      <w:pPr>
        <w:spacing w:line="360" w:lineRule="auto"/>
        <w:jc w:val="both"/>
        <w:rPr>
          <w:lang w:val="ca-ES"/>
        </w:rPr>
      </w:pPr>
      <w:r>
        <w:rPr>
          <w:lang w:val="ca-ES"/>
        </w:rPr>
        <w:t>Aquest apartat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12E44DB4" w14:textId="2FA68C29" w:rsidR="00A73BFE" w:rsidRDefault="00A73BFE" w:rsidP="00F46524">
      <w:pPr>
        <w:spacing w:line="360" w:lineRule="auto"/>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Pr>
          <w:lang w:val="ca-ES"/>
        </w:rPr>
        <w:t xml:space="preserve"> processament, l’arquitectura del model, les estratègies d’entrenament i validació, i la seva integració operativa en entorns reals.</w:t>
      </w:r>
    </w:p>
    <w:p w14:paraId="6591B39D" w14:textId="77777777" w:rsidR="00A73BFE" w:rsidRPr="00037833" w:rsidRDefault="00A73BFE" w:rsidP="00F46524">
      <w:pPr>
        <w:spacing w:line="360" w:lineRule="auto"/>
        <w:jc w:val="both"/>
        <w:rPr>
          <w:lang w:val="ca-ES"/>
        </w:rPr>
      </w:pPr>
    </w:p>
    <w:p w14:paraId="526AF87E" w14:textId="3A7A2209" w:rsidR="00037833" w:rsidRPr="00037833" w:rsidRDefault="00E51D27" w:rsidP="00F46524">
      <w:pPr>
        <w:pStyle w:val="Ttulo3"/>
        <w:spacing w:line="360" w:lineRule="auto"/>
        <w:rPr>
          <w:lang w:val="ca-ES"/>
        </w:rPr>
      </w:pPr>
      <w:bookmarkStart w:id="17" w:name="_Toc198306197"/>
      <w:r>
        <w:rPr>
          <w:lang w:val="ca-ES"/>
        </w:rPr>
        <w:lastRenderedPageBreak/>
        <w:t>3</w:t>
      </w:r>
      <w:r w:rsidR="00037833" w:rsidRPr="00037833">
        <w:rPr>
          <w:lang w:val="ca-ES"/>
        </w:rPr>
        <w:t>.1</w:t>
      </w:r>
      <w:r w:rsidR="00037833" w:rsidRPr="00037833">
        <w:rPr>
          <w:lang w:val="ca-ES"/>
        </w:rPr>
        <w:tab/>
        <w:t>Tecnologies utilitzades</w:t>
      </w:r>
      <w:bookmarkEnd w:id="17"/>
    </w:p>
    <w:p w14:paraId="73E3B8A9" w14:textId="77777777" w:rsidR="00C26781" w:rsidRDefault="00C26781" w:rsidP="00F46524">
      <w:pPr>
        <w:spacing w:line="360" w:lineRule="auto"/>
        <w:ind w:firstLine="23"/>
        <w:jc w:val="both"/>
        <w:rPr>
          <w:lang w:val="ca-ES"/>
        </w:rPr>
      </w:pPr>
    </w:p>
    <w:p w14:paraId="4CC8EEDC" w14:textId="456C06B1" w:rsidR="00037833" w:rsidRDefault="00A73BFE" w:rsidP="00F46524">
      <w:pPr>
        <w:spacing w:line="360" w:lineRule="auto"/>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xml:space="preserve">, una eina d’ETL(Extracció, Transformació i Carrega) 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6A9E236" w:rsidR="00C26781" w:rsidRDefault="00C26781" w:rsidP="00F46524">
      <w:pPr>
        <w:spacing w:line="360" w:lineRule="auto"/>
        <w:ind w:firstLine="23"/>
        <w:jc w:val="both"/>
        <w:rPr>
          <w:lang w:val="ca-ES"/>
        </w:rPr>
      </w:pPr>
      <w:r>
        <w:rPr>
          <w:lang w:val="ca-ES"/>
        </w:rPr>
        <w:t xml:space="preserve">A continuació un cop hem </w:t>
      </w:r>
      <w:r w:rsidR="0058360D">
        <w:rPr>
          <w:lang w:val="ca-ES"/>
        </w:rPr>
        <w:t>obtingut</w:t>
      </w:r>
      <w:r>
        <w:rPr>
          <w:lang w:val="ca-ES"/>
        </w:rPr>
        <w:t xml:space="preserve"> les dades, el desenvolupament de l’eina s’ha centrat en les tecnologies següents.</w:t>
      </w:r>
    </w:p>
    <w:p w14:paraId="30292997" w14:textId="6EF7A501" w:rsidR="00C26781" w:rsidRDefault="00C26781" w:rsidP="00F46524">
      <w:pPr>
        <w:pStyle w:val="Prrafodelista"/>
        <w:numPr>
          <w:ilvl w:val="0"/>
          <w:numId w:val="21"/>
        </w:numPr>
        <w:spacing w:line="360" w:lineRule="auto"/>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F46524">
      <w:pPr>
        <w:pStyle w:val="Prrafodelista"/>
        <w:numPr>
          <w:ilvl w:val="0"/>
          <w:numId w:val="21"/>
        </w:numPr>
        <w:spacing w:line="360" w:lineRule="auto"/>
        <w:jc w:val="both"/>
        <w:rPr>
          <w:lang w:val="ca-ES"/>
        </w:rPr>
      </w:pPr>
      <w:proofErr w:type="spellStart"/>
      <w:r>
        <w:rPr>
          <w:lang w:val="ca-ES"/>
        </w:rPr>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F46524">
      <w:pPr>
        <w:pStyle w:val="Prrafodelista"/>
        <w:numPr>
          <w:ilvl w:val="2"/>
          <w:numId w:val="21"/>
        </w:numPr>
        <w:spacing w:line="360" w:lineRule="auto"/>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E7C9A84" w14:textId="48914B4C" w:rsidR="0073030C" w:rsidRDefault="0073030C" w:rsidP="00F46524">
      <w:pPr>
        <w:pStyle w:val="Prrafodelista"/>
        <w:numPr>
          <w:ilvl w:val="2"/>
          <w:numId w:val="21"/>
        </w:numPr>
        <w:spacing w:line="360" w:lineRule="auto"/>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F46524">
      <w:pPr>
        <w:pStyle w:val="Prrafodelista"/>
        <w:numPr>
          <w:ilvl w:val="2"/>
          <w:numId w:val="21"/>
        </w:numPr>
        <w:spacing w:line="360" w:lineRule="auto"/>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2B70377F" w:rsidR="0073030C" w:rsidRPr="00C26781" w:rsidRDefault="0073030C" w:rsidP="00F46524">
      <w:pPr>
        <w:pStyle w:val="Prrafodelista"/>
        <w:numPr>
          <w:ilvl w:val="2"/>
          <w:numId w:val="21"/>
        </w:numPr>
        <w:spacing w:line="360" w:lineRule="auto"/>
        <w:jc w:val="both"/>
        <w:rPr>
          <w:lang w:val="ca-ES"/>
        </w:rPr>
      </w:pPr>
      <w:proofErr w:type="spellStart"/>
      <w:r>
        <w:rPr>
          <w:lang w:val="ca-ES"/>
        </w:rPr>
        <w:t>PyTorch</w:t>
      </w:r>
      <w:proofErr w:type="spellEnd"/>
      <w:r w:rsidR="00C663A8">
        <w:rPr>
          <w:lang w:val="ca-ES"/>
        </w:rPr>
        <w:t>(9)</w:t>
      </w:r>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30EA74E" w:rsidR="00C26781" w:rsidRDefault="0073030C" w:rsidP="00F46524">
      <w:pPr>
        <w:pStyle w:val="Prrafodelista"/>
        <w:numPr>
          <w:ilvl w:val="0"/>
          <w:numId w:val="21"/>
        </w:numPr>
        <w:spacing w:line="360" w:lineRule="auto"/>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5900189E" w:rsidR="002A7A17" w:rsidRPr="0073030C" w:rsidRDefault="002A7A17" w:rsidP="00F46524">
      <w:pPr>
        <w:pStyle w:val="Prrafodelista"/>
        <w:numPr>
          <w:ilvl w:val="0"/>
          <w:numId w:val="21"/>
        </w:numPr>
        <w:spacing w:line="360" w:lineRule="auto"/>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4470B854" w:rsidR="00C26781" w:rsidRPr="00037833" w:rsidRDefault="00C26781" w:rsidP="00F46524">
      <w:pPr>
        <w:spacing w:line="360" w:lineRule="auto"/>
        <w:ind w:firstLine="23"/>
        <w:jc w:val="both"/>
        <w:rPr>
          <w:lang w:val="ca-ES"/>
        </w:rPr>
      </w:pPr>
    </w:p>
    <w:p w14:paraId="578E895B" w14:textId="48FBBECF" w:rsidR="00907C63" w:rsidRPr="00037833" w:rsidRDefault="00E51D27" w:rsidP="00F46524">
      <w:pPr>
        <w:pStyle w:val="Ttulo3"/>
        <w:spacing w:line="360" w:lineRule="auto"/>
        <w:rPr>
          <w:lang w:val="ca-ES"/>
        </w:rPr>
      </w:pPr>
      <w:bookmarkStart w:id="18" w:name="_Toc198306198"/>
      <w:r>
        <w:rPr>
          <w:lang w:val="ca-ES"/>
        </w:rPr>
        <w:lastRenderedPageBreak/>
        <w:t>3</w:t>
      </w:r>
      <w:r w:rsidR="00907C63" w:rsidRPr="00037833">
        <w:rPr>
          <w:lang w:val="ca-ES"/>
        </w:rPr>
        <w:t>.</w:t>
      </w:r>
      <w:r w:rsidR="00037833" w:rsidRPr="00037833">
        <w:rPr>
          <w:lang w:val="ca-ES"/>
        </w:rPr>
        <w:t>2</w:t>
      </w:r>
      <w:r w:rsidR="00907C63" w:rsidRPr="00037833">
        <w:rPr>
          <w:lang w:val="ca-ES"/>
        </w:rPr>
        <w:tab/>
        <w:t>Font de dades</w:t>
      </w:r>
      <w:bookmarkEnd w:id="18"/>
    </w:p>
    <w:p w14:paraId="00C18141" w14:textId="77777777" w:rsidR="00D64025" w:rsidRDefault="00D64025" w:rsidP="00F46524">
      <w:pPr>
        <w:spacing w:line="360" w:lineRule="auto"/>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F46524">
      <w:pPr>
        <w:spacing w:line="360" w:lineRule="auto"/>
        <w:jc w:val="both"/>
        <w:rPr>
          <w:lang w:val="ca-ES"/>
        </w:rPr>
      </w:pPr>
    </w:p>
    <w:p w14:paraId="0A942055" w14:textId="77777777" w:rsidR="00D64025" w:rsidRPr="00D64025" w:rsidRDefault="00D64025" w:rsidP="00F46524">
      <w:pPr>
        <w:pStyle w:val="Prrafodelista"/>
        <w:numPr>
          <w:ilvl w:val="1"/>
          <w:numId w:val="4"/>
        </w:numPr>
        <w:spacing w:line="360" w:lineRule="auto"/>
        <w:jc w:val="both"/>
        <w:rPr>
          <w:vanish/>
          <w:lang w:val="ca-ES"/>
        </w:rPr>
      </w:pPr>
    </w:p>
    <w:p w14:paraId="46AE24A8" w14:textId="77777777" w:rsidR="00D64025" w:rsidRPr="00D64025" w:rsidRDefault="00D64025" w:rsidP="00F46524">
      <w:pPr>
        <w:pStyle w:val="Prrafodelista"/>
        <w:numPr>
          <w:ilvl w:val="1"/>
          <w:numId w:val="4"/>
        </w:numPr>
        <w:spacing w:line="360" w:lineRule="auto"/>
        <w:jc w:val="both"/>
        <w:rPr>
          <w:vanish/>
          <w:lang w:val="ca-ES"/>
        </w:rPr>
      </w:pPr>
    </w:p>
    <w:p w14:paraId="00F2F94E" w14:textId="01B2EB85" w:rsidR="009B378E" w:rsidRDefault="00D64025" w:rsidP="00F46524">
      <w:pPr>
        <w:pStyle w:val="Prrafodelista"/>
        <w:numPr>
          <w:ilvl w:val="2"/>
          <w:numId w:val="4"/>
        </w:numPr>
        <w:spacing w:line="360" w:lineRule="auto"/>
        <w:jc w:val="both"/>
        <w:rPr>
          <w:lang w:val="ca-ES"/>
        </w:rPr>
      </w:pPr>
      <w:r w:rsidRPr="00D64025">
        <w:rPr>
          <w:lang w:val="ca-ES"/>
        </w:rPr>
        <w:t>Data Warehouse (DWH)</w:t>
      </w:r>
      <w:r w:rsidR="00435465">
        <w:rPr>
          <w:lang w:val="ca-ES"/>
        </w:rPr>
        <w:t>.</w:t>
      </w:r>
    </w:p>
    <w:p w14:paraId="0F9C4392" w14:textId="0C4EEF9C" w:rsidR="00D64025" w:rsidRDefault="00D64025" w:rsidP="00F46524">
      <w:pPr>
        <w:pStyle w:val="Prrafodelista"/>
        <w:spacing w:line="360" w:lineRule="auto"/>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04067C6B" w14:textId="44DEC4A0" w:rsidR="00D64025" w:rsidRDefault="00D64025" w:rsidP="00F46524">
      <w:pPr>
        <w:pStyle w:val="Prrafodelista"/>
        <w:spacing w:line="360" w:lineRule="auto"/>
        <w:ind w:left="2160"/>
        <w:jc w:val="both"/>
        <w:rPr>
          <w:lang w:val="ca-ES"/>
        </w:rPr>
      </w:pPr>
      <w:r>
        <w:rPr>
          <w:lang w:val="ca-ES"/>
        </w:rPr>
        <w:t xml:space="preserve">Les dades han estat organitzades en una </w:t>
      </w:r>
      <w:proofErr w:type="spellStart"/>
      <w:r>
        <w:rPr>
          <w:lang w:val="ca-ES"/>
        </w:rPr>
        <w:t>taual</w:t>
      </w:r>
      <w:proofErr w:type="spellEnd"/>
      <w:r>
        <w:rPr>
          <w:lang w:val="ca-ES"/>
        </w:rPr>
        <w:t xml:space="preserve"> específica optimitzada per a l’entrenament, validació i prova del model. Aquesta taula inclou:</w:t>
      </w:r>
    </w:p>
    <w:p w14:paraId="370A032D" w14:textId="4A0D9116" w:rsidR="00D64025" w:rsidRDefault="00D64025" w:rsidP="00F46524">
      <w:pPr>
        <w:pStyle w:val="Prrafodelista"/>
        <w:numPr>
          <w:ilvl w:val="3"/>
          <w:numId w:val="21"/>
        </w:numPr>
        <w:spacing w:line="360" w:lineRule="auto"/>
        <w:jc w:val="both"/>
        <w:rPr>
          <w:lang w:val="ca-ES"/>
        </w:rPr>
      </w:pPr>
      <w:r>
        <w:rPr>
          <w:lang w:val="ca-ES"/>
        </w:rPr>
        <w:t>Dades estructurades: edat, sexe, codis diagnòstics, tipus d’alta, any d’activitat</w:t>
      </w:r>
      <w:r w:rsidR="00435465">
        <w:rPr>
          <w:lang w:val="ca-ES"/>
        </w:rPr>
        <w:t>, servei</w:t>
      </w:r>
      <w:r>
        <w:rPr>
          <w:lang w:val="ca-ES"/>
        </w:rPr>
        <w:t>.</w:t>
      </w:r>
    </w:p>
    <w:p w14:paraId="3FC95CE6" w14:textId="75951D9B" w:rsidR="00D64025" w:rsidRDefault="00D64025" w:rsidP="00F46524">
      <w:pPr>
        <w:pStyle w:val="Prrafodelista"/>
        <w:numPr>
          <w:ilvl w:val="3"/>
          <w:numId w:val="21"/>
        </w:numPr>
        <w:spacing w:line="360" w:lineRule="auto"/>
        <w:jc w:val="both"/>
        <w:rPr>
          <w:lang w:val="ca-ES"/>
        </w:rPr>
      </w:pPr>
      <w:r>
        <w:rPr>
          <w:lang w:val="ca-ES"/>
        </w:rPr>
        <w:t>Dades no estructurades: motiu d’ingrés,</w:t>
      </w:r>
      <w:r w:rsidR="00435465">
        <w:rPr>
          <w:lang w:val="ca-ES"/>
        </w:rPr>
        <w:t xml:space="preserve"> malaltia actua, exploració</w:t>
      </w:r>
      <w:r>
        <w:rPr>
          <w:lang w:val="ca-ES"/>
        </w:rPr>
        <w:t xml:space="preserve"> ,</w:t>
      </w:r>
      <w:r w:rsidR="00435465">
        <w:rPr>
          <w:lang w:val="ca-ES"/>
        </w:rPr>
        <w:t xml:space="preserve"> proves complementaries a l’ingrés, proves complementaries, </w:t>
      </w:r>
      <w:r>
        <w:rPr>
          <w:lang w:val="ca-ES"/>
        </w:rPr>
        <w:t xml:space="preserve"> evolució clínica,</w:t>
      </w:r>
      <w:r w:rsidR="00435465">
        <w:rPr>
          <w:lang w:val="ca-ES"/>
        </w:rPr>
        <w:t xml:space="preserve"> antecedents,</w:t>
      </w:r>
      <w:r>
        <w:rPr>
          <w:lang w:val="ca-ES"/>
        </w:rPr>
        <w:t xml:space="preserve"> curs clínic complet</w:t>
      </w:r>
      <w:r w:rsidR="00435465">
        <w:rPr>
          <w:lang w:val="ca-ES"/>
        </w:rPr>
        <w:t>.</w:t>
      </w:r>
    </w:p>
    <w:p w14:paraId="62D8508B" w14:textId="20918245" w:rsidR="00435465" w:rsidRPr="00435465" w:rsidRDefault="00435465" w:rsidP="00F46524">
      <w:pPr>
        <w:spacing w:line="360" w:lineRule="auto"/>
        <w:ind w:left="2160"/>
        <w:jc w:val="both"/>
        <w:rPr>
          <w:lang w:val="ca-ES"/>
        </w:rPr>
      </w:pPr>
      <w:r>
        <w:rPr>
          <w:lang w:val="ca-ES"/>
        </w:rPr>
        <w:t>Aquest conjunt ha estat prèviament aleatoritzat i dividit mitjançant ETL, per garantir la separació adequada.</w:t>
      </w:r>
    </w:p>
    <w:p w14:paraId="1DE95E4D" w14:textId="782A16A0" w:rsidR="00D64025" w:rsidRDefault="00435465" w:rsidP="00F46524">
      <w:pPr>
        <w:pStyle w:val="Prrafodelista"/>
        <w:numPr>
          <w:ilvl w:val="2"/>
          <w:numId w:val="4"/>
        </w:numPr>
        <w:spacing w:line="360" w:lineRule="auto"/>
        <w:jc w:val="both"/>
        <w:rPr>
          <w:lang w:val="ca-ES"/>
        </w:rPr>
      </w:pPr>
      <w:r>
        <w:rPr>
          <w:lang w:val="ca-ES"/>
        </w:rPr>
        <w:t>Entrades en temps real via API.</w:t>
      </w:r>
    </w:p>
    <w:p w14:paraId="41D51278" w14:textId="23905765" w:rsidR="00435465" w:rsidRDefault="00435465" w:rsidP="00F46524">
      <w:pPr>
        <w:spacing w:line="360" w:lineRule="auto"/>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0EC87953" w:rsidR="00435465" w:rsidRDefault="00435465" w:rsidP="00F46524">
      <w:pPr>
        <w:spacing w:line="360" w:lineRule="auto"/>
        <w:ind w:left="2160"/>
        <w:jc w:val="both"/>
        <w:rPr>
          <w:lang w:val="ca-ES"/>
        </w:rPr>
      </w:pPr>
      <w:r>
        <w:rPr>
          <w:lang w:val="ca-ES"/>
        </w:rPr>
        <w:t>D’aquesta manera l’aplicació es podria cridar des de diversos mòduls, serviria per realitzar la codificació inicial del professional de manera automàtica fent que els codificadors sols tinguessin de comprovar la validesa, juntament amb el percentatge de validesa de cadascun dels codis.</w:t>
      </w:r>
    </w:p>
    <w:p w14:paraId="12A7A4FD" w14:textId="03426DD7" w:rsidR="00435465" w:rsidRDefault="00435465" w:rsidP="00F46524">
      <w:pPr>
        <w:spacing w:line="360" w:lineRule="auto"/>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p>
    <w:p w14:paraId="12337717" w14:textId="77777777" w:rsidR="00435465" w:rsidRDefault="00435465" w:rsidP="00F46524">
      <w:pPr>
        <w:spacing w:line="360" w:lineRule="auto"/>
        <w:jc w:val="both"/>
        <w:rPr>
          <w:lang w:val="ca-ES"/>
        </w:rPr>
      </w:pPr>
    </w:p>
    <w:p w14:paraId="69B44710" w14:textId="41D73571" w:rsidR="00435465" w:rsidRDefault="00435465" w:rsidP="00F46524">
      <w:pPr>
        <w:pStyle w:val="Prrafodelista"/>
        <w:numPr>
          <w:ilvl w:val="1"/>
          <w:numId w:val="4"/>
        </w:numPr>
        <w:spacing w:line="360" w:lineRule="auto"/>
        <w:jc w:val="both"/>
        <w:rPr>
          <w:lang w:val="ca-ES"/>
        </w:rPr>
      </w:pPr>
      <w:proofErr w:type="spellStart"/>
      <w:r>
        <w:rPr>
          <w:lang w:val="ca-ES"/>
        </w:rPr>
        <w:lastRenderedPageBreak/>
        <w:t>Pre</w:t>
      </w:r>
      <w:proofErr w:type="spellEnd"/>
      <w:r>
        <w:rPr>
          <w:lang w:val="ca-ES"/>
        </w:rPr>
        <w:t>-processament i transformació dels textos clínics.</w:t>
      </w:r>
    </w:p>
    <w:p w14:paraId="2C8A27D8" w14:textId="23A7EFEE" w:rsidR="00AD56BD" w:rsidRDefault="00AD56BD" w:rsidP="00F46524">
      <w:pPr>
        <w:spacing w:line="360" w:lineRule="auto"/>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5FAE6A4E" w:rsidR="002A56F5" w:rsidRDefault="002A56F5" w:rsidP="00F46524">
      <w:pPr>
        <w:pStyle w:val="Prrafodelista"/>
        <w:numPr>
          <w:ilvl w:val="1"/>
          <w:numId w:val="23"/>
        </w:numPr>
        <w:spacing w:line="360" w:lineRule="auto"/>
        <w:jc w:val="both"/>
        <w:rPr>
          <w:lang w:val="ca-ES"/>
        </w:rPr>
      </w:pPr>
      <w:r>
        <w:rPr>
          <w:lang w:val="ca-ES"/>
        </w:rPr>
        <w:t xml:space="preserve">Normalització a </w:t>
      </w:r>
      <w:proofErr w:type="spellStart"/>
      <w:r>
        <w:rPr>
          <w:lang w:val="ca-ES"/>
        </w:rPr>
        <w:t>unicode</w:t>
      </w:r>
      <w:proofErr w:type="spellEnd"/>
      <w:r>
        <w:rPr>
          <w:lang w:val="ca-ES"/>
        </w:rPr>
        <w:t>: Convertim el text a codificació utf-8 i eliminem caràcters especials.</w:t>
      </w:r>
    </w:p>
    <w:p w14:paraId="1447CE05" w14:textId="5B1C862D" w:rsidR="002A56F5" w:rsidRDefault="002A56F5" w:rsidP="00F46524">
      <w:pPr>
        <w:pStyle w:val="Prrafodelista"/>
        <w:numPr>
          <w:ilvl w:val="1"/>
          <w:numId w:val="23"/>
        </w:numPr>
        <w:spacing w:line="360" w:lineRule="auto"/>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F46524">
      <w:pPr>
        <w:pStyle w:val="Prrafodelista"/>
        <w:numPr>
          <w:ilvl w:val="1"/>
          <w:numId w:val="23"/>
        </w:numPr>
        <w:spacing w:line="360" w:lineRule="auto"/>
        <w:jc w:val="both"/>
        <w:rPr>
          <w:lang w:val="ca-ES"/>
        </w:rPr>
      </w:pPr>
      <w:r>
        <w:rPr>
          <w:lang w:val="ca-ES"/>
        </w:rPr>
        <w:t>Conversió  a minúscules: Unifiquem el text per evitar distorsions durant la tokenització.</w:t>
      </w:r>
    </w:p>
    <w:p w14:paraId="7E615EFE" w14:textId="24D690B3" w:rsidR="002A56F5" w:rsidRDefault="002A56F5" w:rsidP="00F46524">
      <w:pPr>
        <w:pStyle w:val="Prrafodelista"/>
        <w:numPr>
          <w:ilvl w:val="1"/>
          <w:numId w:val="23"/>
        </w:numPr>
        <w:spacing w:line="360" w:lineRule="auto"/>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F46524">
      <w:pPr>
        <w:pStyle w:val="Prrafodelista"/>
        <w:numPr>
          <w:ilvl w:val="1"/>
          <w:numId w:val="23"/>
        </w:numPr>
        <w:spacing w:line="360" w:lineRule="auto"/>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F46524">
      <w:pPr>
        <w:pStyle w:val="Prrafodelista"/>
        <w:numPr>
          <w:ilvl w:val="1"/>
          <w:numId w:val="23"/>
        </w:numPr>
        <w:spacing w:line="360" w:lineRule="auto"/>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41ABD8F2" w:rsidR="002A56F5" w:rsidRPr="002A56F5" w:rsidRDefault="002A56F5" w:rsidP="00F46524">
      <w:pPr>
        <w:spacing w:line="360" w:lineRule="auto"/>
        <w:jc w:val="both"/>
        <w:rPr>
          <w:lang w:val="ca-ES"/>
        </w:rPr>
      </w:pPr>
      <w:r>
        <w:rPr>
          <w:lang w:val="ca-ES"/>
        </w:rPr>
        <w:t>Aquest processament esta integrat dins la API de manera que independentment de l’origen les dades es tractaran utilitzant la mateixa lògica.</w:t>
      </w:r>
    </w:p>
    <w:p w14:paraId="281C22F9" w14:textId="24E8F846" w:rsidR="00AD56BD" w:rsidRPr="00AD56BD" w:rsidRDefault="00AD56BD" w:rsidP="00F46524">
      <w:pPr>
        <w:spacing w:line="360" w:lineRule="auto"/>
        <w:jc w:val="both"/>
        <w:rPr>
          <w:lang w:val="ca-ES"/>
        </w:rPr>
      </w:pPr>
    </w:p>
    <w:p w14:paraId="309BCF94" w14:textId="66B43D0F" w:rsidR="00435465" w:rsidRDefault="00435465" w:rsidP="00F46524">
      <w:pPr>
        <w:pStyle w:val="Prrafodelista"/>
        <w:numPr>
          <w:ilvl w:val="1"/>
          <w:numId w:val="4"/>
        </w:numPr>
        <w:spacing w:line="360" w:lineRule="auto"/>
        <w:jc w:val="both"/>
        <w:rPr>
          <w:lang w:val="ca-ES"/>
        </w:rPr>
      </w:pPr>
      <w:r>
        <w:rPr>
          <w:lang w:val="ca-ES"/>
        </w:rPr>
        <w:t>Arquitectura del mode</w:t>
      </w:r>
      <w:r w:rsidR="00004D3B">
        <w:rPr>
          <w:lang w:val="ca-ES"/>
        </w:rPr>
        <w:t>l</w:t>
      </w:r>
      <w:r>
        <w:rPr>
          <w:lang w:val="ca-ES"/>
        </w:rPr>
        <w:t>.</w:t>
      </w:r>
    </w:p>
    <w:p w14:paraId="0B4B34DD" w14:textId="68E76374" w:rsidR="002F5B3C" w:rsidRDefault="002F5B3C" w:rsidP="00F46524">
      <w:pPr>
        <w:spacing w:line="360" w:lineRule="auto"/>
        <w:jc w:val="both"/>
        <w:rPr>
          <w:lang w:val="ca-ES"/>
        </w:rPr>
      </w:pPr>
      <w:r>
        <w:rPr>
          <w:lang w:val="ca-ES"/>
        </w:rPr>
        <w:t xml:space="preserve">El model utilitzat ha estat dissenyat específicament per abordar la classificació múltiple de codis CIE-10 a partir de informes cínics en llenguatge natural. La seva arquitectura es basa en un model </w:t>
      </w:r>
      <w:proofErr w:type="spellStart"/>
      <w:r>
        <w:rPr>
          <w:lang w:val="ca-ES"/>
        </w:rPr>
        <w:t>preentrenat</w:t>
      </w:r>
      <w:proofErr w:type="spellEnd"/>
      <w:r>
        <w:rPr>
          <w:lang w:val="ca-ES"/>
        </w:rPr>
        <w:t xml:space="preserve">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que és invocat des d’un mòdul principal, que es el que gestiona la carrega, validació i predicció. </w:t>
      </w:r>
    </w:p>
    <w:p w14:paraId="1C2A40F4" w14:textId="2919A2D8" w:rsidR="00912639" w:rsidRDefault="00912639" w:rsidP="00F46524">
      <w:pPr>
        <w:spacing w:line="360" w:lineRule="auto"/>
        <w:jc w:val="both"/>
        <w:rPr>
          <w:lang w:val="ca-ES"/>
        </w:rPr>
      </w:pPr>
      <w:r>
        <w:rPr>
          <w:lang w:val="ca-ES"/>
        </w:rPr>
        <w:t>Les característiques tècniques clau són les següents:</w:t>
      </w:r>
    </w:p>
    <w:p w14:paraId="660E52B5" w14:textId="7A897D46" w:rsidR="0071041D" w:rsidRDefault="0071041D" w:rsidP="00F46524">
      <w:pPr>
        <w:pStyle w:val="Prrafodelista"/>
        <w:numPr>
          <w:ilvl w:val="2"/>
          <w:numId w:val="4"/>
        </w:numPr>
        <w:spacing w:line="360" w:lineRule="auto"/>
        <w:jc w:val="both"/>
        <w:rPr>
          <w:lang w:val="ca-ES"/>
        </w:rPr>
      </w:pPr>
      <w:r>
        <w:rPr>
          <w:lang w:val="ca-ES"/>
        </w:rPr>
        <w:t>Model base – Long Former</w:t>
      </w:r>
      <w:r w:rsidR="00ED3129">
        <w:rPr>
          <w:lang w:val="ca-ES"/>
        </w:rPr>
        <w:t>(3)</w:t>
      </w:r>
      <w:r>
        <w:rPr>
          <w:lang w:val="ca-ES"/>
        </w:rPr>
        <w:t xml:space="preserve">: Com ja hem dit s’ha escollit per la seva capacitat de processar seqüencies de fins a 4096 claus. </w:t>
      </w:r>
    </w:p>
    <w:p w14:paraId="7B48E695" w14:textId="7C86DBB4" w:rsidR="0071041D" w:rsidRDefault="0071041D" w:rsidP="00F46524">
      <w:pPr>
        <w:pStyle w:val="Prrafodelista"/>
        <w:numPr>
          <w:ilvl w:val="2"/>
          <w:numId w:val="4"/>
        </w:numPr>
        <w:spacing w:line="360" w:lineRule="auto"/>
        <w:jc w:val="both"/>
        <w:rPr>
          <w:lang w:val="ca-ES"/>
        </w:rPr>
      </w:pPr>
      <w:r>
        <w:rPr>
          <w:lang w:val="ca-ES"/>
        </w:rPr>
        <w:t>Capçalera dual de classificació: Es tant important codificar els codis com l’ordre d’aquests.</w:t>
      </w:r>
    </w:p>
    <w:p w14:paraId="20C8B135" w14:textId="3A346C94" w:rsidR="0071041D" w:rsidRDefault="0071041D" w:rsidP="00F46524">
      <w:pPr>
        <w:pStyle w:val="Prrafodelista"/>
        <w:numPr>
          <w:ilvl w:val="0"/>
          <w:numId w:val="23"/>
        </w:numPr>
        <w:spacing w:line="360" w:lineRule="auto"/>
        <w:jc w:val="both"/>
        <w:rPr>
          <w:lang w:val="ca-ES"/>
        </w:rPr>
      </w:pPr>
      <w:r>
        <w:rPr>
          <w:lang w:val="ca-ES"/>
        </w:rPr>
        <w:lastRenderedPageBreak/>
        <w:t>Classificació de codis: genera una predicció multi etiqueta, ja que cada cas pot tenir fins a 15 codis diagnòstics.</w:t>
      </w:r>
    </w:p>
    <w:p w14:paraId="21AD5DF0" w14:textId="7EF5B906" w:rsidR="0071041D" w:rsidRPr="0071041D" w:rsidRDefault="0071041D" w:rsidP="00F46524">
      <w:pPr>
        <w:pStyle w:val="Prrafodelista"/>
        <w:numPr>
          <w:ilvl w:val="0"/>
          <w:numId w:val="23"/>
        </w:numPr>
        <w:spacing w:line="360" w:lineRule="auto"/>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790534B" w:rsidR="0071041D" w:rsidRDefault="0071041D" w:rsidP="00F46524">
      <w:pPr>
        <w:pStyle w:val="Prrafodelista"/>
        <w:numPr>
          <w:ilvl w:val="2"/>
          <w:numId w:val="4"/>
        </w:numPr>
        <w:spacing w:line="360" w:lineRule="auto"/>
        <w:jc w:val="both"/>
        <w:rPr>
          <w:lang w:val="ca-ES"/>
        </w:rPr>
      </w:pPr>
      <w:r>
        <w:rPr>
          <w:lang w:val="ca-ES"/>
        </w:rPr>
        <w:t>Variables categòriques estructurades: Les metadades de cada cas, com són el gènere , el tipus d’alta, el servei mèdic són essencials en la codificació. El model incorpora aquestes dades i les combina amb les variables no estructurades. Un exemple de la importància d’aquests es que hi ha diversos codis que estan limitats per edat, es ha dir una persona de 90 anys no pot tenir diabetis gestacional.</w:t>
      </w:r>
    </w:p>
    <w:p w14:paraId="0F067DB4" w14:textId="7EBF60B6" w:rsidR="0071041D" w:rsidRDefault="0071041D" w:rsidP="00F46524">
      <w:pPr>
        <w:pStyle w:val="Prrafodelista"/>
        <w:numPr>
          <w:ilvl w:val="2"/>
          <w:numId w:val="4"/>
        </w:numPr>
        <w:spacing w:line="360" w:lineRule="auto"/>
        <w:jc w:val="both"/>
        <w:rPr>
          <w:lang w:val="ca-ES"/>
        </w:rPr>
      </w:pPr>
      <w:r>
        <w:rPr>
          <w:lang w:val="ca-ES"/>
        </w:rPr>
        <w:t xml:space="preserve">Funció de pèrdua i optimització: </w:t>
      </w:r>
    </w:p>
    <w:p w14:paraId="62325EAC" w14:textId="50674FDC" w:rsidR="0071041D" w:rsidRDefault="0071041D" w:rsidP="00F46524">
      <w:pPr>
        <w:pStyle w:val="Prrafodelista"/>
        <w:numPr>
          <w:ilvl w:val="0"/>
          <w:numId w:val="23"/>
        </w:numPr>
        <w:spacing w:line="360" w:lineRule="auto"/>
        <w:jc w:val="both"/>
        <w:rPr>
          <w:lang w:val="ca-ES"/>
        </w:rPr>
      </w:pPr>
      <w:r>
        <w:rPr>
          <w:lang w:val="ca-ES"/>
        </w:rPr>
        <w:t xml:space="preserve">S’utilitza </w:t>
      </w:r>
      <w:proofErr w:type="spellStart"/>
      <w:r w:rsidRPr="0071041D">
        <w:rPr>
          <w:i/>
          <w:iCs/>
          <w:lang w:val="ca-ES"/>
        </w:rPr>
        <w:t>BCEWithLogitsLoss</w:t>
      </w:r>
      <w:proofErr w:type="spellEnd"/>
      <w:r w:rsidR="00ED3129">
        <w:rPr>
          <w:i/>
          <w:iCs/>
          <w:lang w:val="ca-ES"/>
        </w:rPr>
        <w:t>(11)</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en una sola operació, millorant l’estabilitat numèrica i el rendiment en la classificació multi etiqueta.</w:t>
      </w:r>
    </w:p>
    <w:p w14:paraId="1D57D361" w14:textId="4BFD4DC7" w:rsidR="00486775" w:rsidRDefault="00486775" w:rsidP="00F46524">
      <w:pPr>
        <w:pStyle w:val="Prrafodelista"/>
        <w:numPr>
          <w:ilvl w:val="0"/>
          <w:numId w:val="23"/>
        </w:numPr>
        <w:spacing w:line="360" w:lineRule="auto"/>
        <w:jc w:val="both"/>
        <w:rPr>
          <w:lang w:val="ca-ES"/>
        </w:rPr>
      </w:pPr>
      <w:r>
        <w:rPr>
          <w:lang w:val="ca-ES"/>
        </w:rPr>
        <w:t>Es calculen pesos per classe segons la seva freqüència en el conjunt d’entrenament, per compensar la presència desigual de codis, aquesta ponderació es molt important per tal de millorar la sensibilitat del model envers diagnòstics menys freqüents.</w:t>
      </w:r>
    </w:p>
    <w:p w14:paraId="70D7385D" w14:textId="395745D2" w:rsidR="00486775" w:rsidRDefault="00486775" w:rsidP="00F46524">
      <w:pPr>
        <w:pStyle w:val="Prrafodelista"/>
        <w:numPr>
          <w:ilvl w:val="0"/>
          <w:numId w:val="23"/>
        </w:numPr>
        <w:spacing w:line="360" w:lineRule="auto"/>
        <w:jc w:val="both"/>
        <w:rPr>
          <w:lang w:val="ca-ES"/>
        </w:rPr>
      </w:pPr>
      <w:r>
        <w:rPr>
          <w:lang w:val="ca-ES"/>
        </w:rPr>
        <w:t xml:space="preserve">Sols utilitzarà els models prescrits en algun moment, el catàleg ens permet fins a 98000 codis diferents, no obstant en un entorn real rarament s’utilitzen tots. </w:t>
      </w:r>
    </w:p>
    <w:p w14:paraId="32E35BC9" w14:textId="3EE0A1A8" w:rsidR="0071041D" w:rsidRDefault="0071041D" w:rsidP="00F46524">
      <w:pPr>
        <w:pStyle w:val="Prrafodelista"/>
        <w:numPr>
          <w:ilvl w:val="0"/>
          <w:numId w:val="23"/>
        </w:numPr>
        <w:spacing w:line="360" w:lineRule="auto"/>
        <w:jc w:val="both"/>
        <w:rPr>
          <w:lang w:val="ca-ES"/>
        </w:rPr>
      </w:pPr>
      <w:r w:rsidRPr="00486775">
        <w:rPr>
          <w:lang w:val="ca-ES"/>
        </w:rPr>
        <w:t xml:space="preserve">Es fa servir el classificador </w:t>
      </w:r>
      <w:proofErr w:type="spellStart"/>
      <w:r w:rsidRPr="00486775">
        <w:rPr>
          <w:lang w:val="ca-ES"/>
        </w:rPr>
        <w:t>AdamW</w:t>
      </w:r>
      <w:proofErr w:type="spellEnd"/>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F46524">
      <w:pPr>
        <w:pStyle w:val="Prrafodelista"/>
        <w:numPr>
          <w:ilvl w:val="0"/>
          <w:numId w:val="23"/>
        </w:numPr>
        <w:spacing w:line="360" w:lineRule="auto"/>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F46524">
      <w:pPr>
        <w:pStyle w:val="Prrafodelista"/>
        <w:numPr>
          <w:ilvl w:val="0"/>
          <w:numId w:val="23"/>
        </w:numPr>
        <w:spacing w:line="360" w:lineRule="auto"/>
        <w:jc w:val="both"/>
        <w:rPr>
          <w:lang w:val="ca-ES"/>
        </w:rPr>
      </w:pPr>
      <w:r>
        <w:rPr>
          <w:lang w:val="ca-ES"/>
        </w:rPr>
        <w:t xml:space="preserve">També com a mesura d’optimització s’ha implementat una eina de parada, si no es detectat una millora significativa en les mètriques de validació en </w:t>
      </w:r>
      <w:r>
        <w:rPr>
          <w:lang w:val="ca-ES"/>
        </w:rPr>
        <w:lastRenderedPageBreak/>
        <w:t>mes de 5 èpoques el sistema pot interrompre per evitar el sobre entrenament i reduir els temps de càlcul.</w:t>
      </w:r>
    </w:p>
    <w:p w14:paraId="585853C7" w14:textId="20DBBA78" w:rsidR="007C7D5E" w:rsidRDefault="007C7D5E" w:rsidP="00F46524">
      <w:pPr>
        <w:pStyle w:val="Prrafodelista"/>
        <w:numPr>
          <w:ilvl w:val="0"/>
          <w:numId w:val="23"/>
        </w:numPr>
        <w:spacing w:line="360" w:lineRule="auto"/>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6DE565FB" w:rsidR="00B7277C" w:rsidRDefault="00B7277C" w:rsidP="00F46524">
      <w:pPr>
        <w:pStyle w:val="Prrafodelista"/>
        <w:numPr>
          <w:ilvl w:val="2"/>
          <w:numId w:val="4"/>
        </w:numPr>
        <w:spacing w:line="360" w:lineRule="auto"/>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54993BE3" w:rsidR="00B7277C" w:rsidRPr="00B7277C" w:rsidRDefault="00B7277C" w:rsidP="00F46524">
      <w:pPr>
        <w:pStyle w:val="Prrafodelista"/>
        <w:numPr>
          <w:ilvl w:val="2"/>
          <w:numId w:val="4"/>
        </w:numPr>
        <w:spacing w:line="360" w:lineRule="auto"/>
        <w:jc w:val="both"/>
        <w:rPr>
          <w:lang w:val="ca-ES"/>
        </w:rPr>
      </w:pPr>
      <w:r>
        <w:rPr>
          <w:lang w:val="ca-ES"/>
        </w:rPr>
        <w:t>Persistència i control de versió: El sistema guarda l’estat del model, l’optimitzador, el planificador d’aprenentatge</w:t>
      </w:r>
      <w:r w:rsidR="006B3595">
        <w:rPr>
          <w:lang w:val="ca-ES"/>
        </w:rPr>
        <w:t xml:space="preserve"> i la llista de codis predit mitjançant arxius. Aquest gestió garanteix la capacitat de reprendre l’entrenament, fer auditoria del rendiment i torna a començar l’entrenament en cas de fer modificacions.</w:t>
      </w:r>
    </w:p>
    <w:p w14:paraId="23BCA0C3" w14:textId="77777777" w:rsidR="00B7277C" w:rsidRPr="00B7277C" w:rsidRDefault="00B7277C" w:rsidP="00F46524">
      <w:pPr>
        <w:spacing w:line="360" w:lineRule="auto"/>
        <w:jc w:val="both"/>
        <w:rPr>
          <w:lang w:val="ca-ES"/>
        </w:rPr>
      </w:pPr>
    </w:p>
    <w:p w14:paraId="6EAB97FC" w14:textId="5D0D8AA7" w:rsidR="00435465" w:rsidRDefault="00435465" w:rsidP="00F46524">
      <w:pPr>
        <w:pStyle w:val="Prrafodelista"/>
        <w:numPr>
          <w:ilvl w:val="1"/>
          <w:numId w:val="4"/>
        </w:numPr>
        <w:spacing w:line="360" w:lineRule="auto"/>
        <w:jc w:val="both"/>
        <w:rPr>
          <w:lang w:val="ca-ES"/>
        </w:rPr>
      </w:pPr>
      <w:r>
        <w:rPr>
          <w:lang w:val="ca-ES"/>
        </w:rPr>
        <w:t>Entrenament, validació i mètriques.</w:t>
      </w:r>
    </w:p>
    <w:p w14:paraId="69492F57" w14:textId="4ED3706F" w:rsidR="00004D3B" w:rsidRDefault="00004D3B" w:rsidP="00F46524">
      <w:pPr>
        <w:spacing w:line="360" w:lineRule="auto"/>
        <w:jc w:val="both"/>
        <w:rPr>
          <w:lang w:val="ca-ES"/>
        </w:rPr>
      </w:pPr>
      <w:r>
        <w:rPr>
          <w:lang w:val="ca-ES"/>
        </w:rPr>
        <w:t>L’estratègia adoptada es basa en una aproximació incremental i adaptativa El model no s’entrenarà sols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F46524">
      <w:pPr>
        <w:spacing w:line="360" w:lineRule="auto"/>
        <w:jc w:val="both"/>
        <w:rPr>
          <w:lang w:val="ca-ES"/>
        </w:rPr>
      </w:pPr>
      <w:r>
        <w:rPr>
          <w:lang w:val="ca-ES"/>
        </w:rPr>
        <w:t>Entrenament incremental:</w:t>
      </w:r>
    </w:p>
    <w:p w14:paraId="236AD3DF" w14:textId="7F601EF2" w:rsidR="00047C56" w:rsidRDefault="00047C56" w:rsidP="00F46524">
      <w:pPr>
        <w:pStyle w:val="Prrafodelista"/>
        <w:numPr>
          <w:ilvl w:val="0"/>
          <w:numId w:val="23"/>
        </w:numPr>
        <w:spacing w:line="360" w:lineRule="auto"/>
        <w:ind w:left="1985" w:firstLine="0"/>
        <w:jc w:val="both"/>
        <w:rPr>
          <w:lang w:val="ca-ES"/>
        </w:rPr>
      </w:pPr>
      <w:r>
        <w:rPr>
          <w:lang w:val="ca-ES"/>
        </w:rPr>
        <w:t xml:space="preserve">Cada nou cas clínic validat és utilitzat per entrenar el model durant un cicle curt de </w:t>
      </w:r>
      <w:r w:rsidR="004F5377">
        <w:rPr>
          <w:lang w:val="ca-ES"/>
        </w:rPr>
        <w:t>5</w:t>
      </w:r>
      <w:r>
        <w:rPr>
          <w:lang w:val="ca-ES"/>
        </w:rPr>
        <w:t xml:space="preserve"> èpoques, permetent una ràpida assimilació d’informació sense comprometre el rendiment global.</w:t>
      </w:r>
    </w:p>
    <w:p w14:paraId="0449222D" w14:textId="28811DA4" w:rsidR="00047C56" w:rsidRDefault="00047C56" w:rsidP="00F46524">
      <w:pPr>
        <w:pStyle w:val="Prrafodelista"/>
        <w:numPr>
          <w:ilvl w:val="0"/>
          <w:numId w:val="23"/>
        </w:numPr>
        <w:spacing w:line="360" w:lineRule="auto"/>
        <w:ind w:left="1985" w:firstLine="0"/>
        <w:jc w:val="both"/>
        <w:rPr>
          <w:lang w:val="ca-ES"/>
        </w:rPr>
      </w:pPr>
      <w:r>
        <w:rPr>
          <w:lang w:val="ca-ES"/>
        </w:rPr>
        <w:t xml:space="preserve">Es fa servir una rutina de parada cada </w:t>
      </w:r>
      <w:r w:rsidR="004F5377">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F46524">
      <w:pPr>
        <w:pStyle w:val="Prrafodelista"/>
        <w:numPr>
          <w:ilvl w:val="0"/>
          <w:numId w:val="23"/>
        </w:numPr>
        <w:spacing w:line="360" w:lineRule="auto"/>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F46524">
      <w:pPr>
        <w:spacing w:line="360" w:lineRule="auto"/>
        <w:jc w:val="both"/>
        <w:rPr>
          <w:lang w:val="ca-ES"/>
        </w:rPr>
      </w:pPr>
      <w:r>
        <w:rPr>
          <w:lang w:val="ca-ES"/>
        </w:rPr>
        <w:t>Validació continua:</w:t>
      </w:r>
    </w:p>
    <w:p w14:paraId="3963AE10" w14:textId="549546FD" w:rsidR="00047C56" w:rsidRDefault="00047C56" w:rsidP="00F46524">
      <w:pPr>
        <w:pStyle w:val="Prrafodelista"/>
        <w:numPr>
          <w:ilvl w:val="0"/>
          <w:numId w:val="23"/>
        </w:numPr>
        <w:spacing w:line="360" w:lineRule="auto"/>
        <w:ind w:left="1985" w:firstLine="0"/>
        <w:jc w:val="both"/>
        <w:rPr>
          <w:lang w:val="ca-ES"/>
        </w:rPr>
      </w:pPr>
      <w:r>
        <w:rPr>
          <w:lang w:val="ca-ES"/>
        </w:rPr>
        <w:t>En qualsevols moment es pot seleccionar un conjunt de dades per tal de validar la capacitat predictiva del model.</w:t>
      </w:r>
    </w:p>
    <w:p w14:paraId="60C9DDC0" w14:textId="6181D434" w:rsidR="00047C56" w:rsidRDefault="00047C56" w:rsidP="00F46524">
      <w:pPr>
        <w:pStyle w:val="Prrafodelista"/>
        <w:numPr>
          <w:ilvl w:val="0"/>
          <w:numId w:val="23"/>
        </w:numPr>
        <w:spacing w:line="360" w:lineRule="auto"/>
        <w:ind w:left="1985" w:firstLine="0"/>
        <w:jc w:val="both"/>
        <w:rPr>
          <w:lang w:val="ca-ES"/>
        </w:rPr>
      </w:pPr>
      <w:r>
        <w:rPr>
          <w:lang w:val="ca-ES"/>
        </w:rPr>
        <w:t>A més de predir els codis amb un llindar de confiança es calculen els  codis més probables i es compara amb l’odre real esperat.</w:t>
      </w:r>
    </w:p>
    <w:p w14:paraId="5F80E94A" w14:textId="4C436B84" w:rsidR="00624343" w:rsidRPr="00624343" w:rsidRDefault="00047C56" w:rsidP="00F46524">
      <w:pPr>
        <w:pStyle w:val="Prrafodelista"/>
        <w:numPr>
          <w:ilvl w:val="0"/>
          <w:numId w:val="23"/>
        </w:numPr>
        <w:spacing w:line="360" w:lineRule="auto"/>
        <w:ind w:left="1985" w:firstLine="0"/>
        <w:jc w:val="both"/>
        <w:rPr>
          <w:lang w:val="ca-ES"/>
        </w:rPr>
      </w:pPr>
      <w:r>
        <w:rPr>
          <w:lang w:val="ca-ES"/>
        </w:rPr>
        <w:lastRenderedPageBreak/>
        <w:t xml:space="preserve">S’utilitza l’índex de </w:t>
      </w:r>
      <w:proofErr w:type="spellStart"/>
      <w:r>
        <w:rPr>
          <w:lang w:val="ca-ES"/>
        </w:rPr>
        <w:t>Kendall</w:t>
      </w:r>
      <w:proofErr w:type="spellEnd"/>
      <w:r>
        <w:rPr>
          <w:lang w:val="ca-ES"/>
        </w:rPr>
        <w:t>-Tau</w:t>
      </w:r>
      <w:r w:rsidR="00BD09C2">
        <w:rPr>
          <w:lang w:val="ca-ES"/>
        </w:rPr>
        <w:t>(12)</w:t>
      </w:r>
      <w:r>
        <w:rPr>
          <w:lang w:val="ca-ES"/>
        </w:rPr>
        <w:t xml:space="preserve"> i </w:t>
      </w:r>
      <w:proofErr w:type="spellStart"/>
      <w:r>
        <w:rPr>
          <w:lang w:val="ca-ES"/>
        </w:rPr>
        <w:t>l’Accuracy</w:t>
      </w:r>
      <w:proofErr w:type="spellEnd"/>
      <w:r>
        <w:rPr>
          <w:lang w:val="ca-ES"/>
        </w:rPr>
        <w:t xml:space="preserve"> per tal de avaluar la coherència entre els codis, i també l’ordre d’aparició d’aquests.</w:t>
      </w:r>
    </w:p>
    <w:p w14:paraId="2F592678" w14:textId="2114B5A0" w:rsidR="00396C5C" w:rsidRDefault="00BE68CB" w:rsidP="00F46524">
      <w:pPr>
        <w:keepNext/>
        <w:spacing w:line="360" w:lineRule="auto"/>
        <w:jc w:val="center"/>
      </w:pPr>
      <w:r w:rsidRPr="00BE68CB">
        <w:rPr>
          <w:noProof/>
          <w:lang w:val="ca-ES"/>
        </w:rPr>
        <w:drawing>
          <wp:inline distT="0" distB="0" distL="0" distR="0" wp14:anchorId="75064A70" wp14:editId="768FE704">
            <wp:extent cx="6572250" cy="1981200"/>
            <wp:effectExtent l="0" t="0" r="0" b="0"/>
            <wp:docPr id="2793344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72250" cy="1981200"/>
                    </a:xfrm>
                    <a:prstGeom prst="rect">
                      <a:avLst/>
                    </a:prstGeom>
                    <a:noFill/>
                    <a:ln>
                      <a:noFill/>
                    </a:ln>
                  </pic:spPr>
                </pic:pic>
              </a:graphicData>
            </a:graphic>
          </wp:inline>
        </w:drawing>
      </w:r>
    </w:p>
    <w:p w14:paraId="5D88665B" w14:textId="06100014" w:rsidR="00624343" w:rsidRDefault="00396C5C" w:rsidP="00F46524">
      <w:pPr>
        <w:pStyle w:val="Descripcin"/>
        <w:spacing w:line="360" w:lineRule="auto"/>
        <w:jc w:val="center"/>
        <w:rPr>
          <w:lang w:val="ca-ES"/>
        </w:rPr>
      </w:pPr>
      <w:r>
        <w:rPr>
          <w:lang w:val="ca-ES"/>
        </w:rPr>
        <w:fldChar w:fldCharType="begin"/>
      </w:r>
      <w:r>
        <w:rPr>
          <w:lang w:val="ca-ES"/>
        </w:rPr>
        <w:instrText xml:space="preserve"> SEQ Equació \* ARABIC </w:instrText>
      </w:r>
      <w:r>
        <w:rPr>
          <w:lang w:val="ca-ES"/>
        </w:rPr>
        <w:fldChar w:fldCharType="separate"/>
      </w:r>
      <w:r w:rsidR="00A5121F">
        <w:rPr>
          <w:noProof/>
          <w:lang w:val="ca-ES"/>
        </w:rPr>
        <w:t>1</w:t>
      </w:r>
      <w:r>
        <w:rPr>
          <w:lang w:val="ca-ES"/>
        </w:rPr>
        <w:fldChar w:fldCharType="end"/>
      </w:r>
      <w:r>
        <w:t>Font(5)</w:t>
      </w:r>
    </w:p>
    <w:p w14:paraId="04907404" w14:textId="421EBC7F" w:rsidR="00624343" w:rsidRDefault="00624343" w:rsidP="00F46524">
      <w:pPr>
        <w:spacing w:line="360" w:lineRule="auto"/>
        <w:jc w:val="center"/>
        <w:rPr>
          <w:sz w:val="16"/>
          <w:szCs w:val="16"/>
          <w:lang w:val="ca-ES"/>
        </w:rPr>
      </w:pPr>
    </w:p>
    <w:p w14:paraId="74260360" w14:textId="43788F14" w:rsidR="00624343" w:rsidRDefault="00624343" w:rsidP="00F46524">
      <w:pPr>
        <w:spacing w:line="360" w:lineRule="auto"/>
        <w:rPr>
          <w:lang w:val="ca-ES"/>
        </w:rPr>
      </w:pPr>
      <w:r>
        <w:rPr>
          <w:lang w:val="ca-ES"/>
        </w:rPr>
        <w:t>Mètriques utilitzades:</w:t>
      </w:r>
    </w:p>
    <w:p w14:paraId="59F1AAB4" w14:textId="43A4BC41" w:rsidR="00624343" w:rsidRDefault="00624343" w:rsidP="00F46524">
      <w:pPr>
        <w:pStyle w:val="Prrafodelista"/>
        <w:numPr>
          <w:ilvl w:val="0"/>
          <w:numId w:val="23"/>
        </w:numPr>
        <w:spacing w:line="360" w:lineRule="auto"/>
        <w:ind w:left="1985" w:firstLine="0"/>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p>
    <w:p w14:paraId="60E3259D" w14:textId="53326BE7" w:rsidR="00624343" w:rsidRDefault="00624343" w:rsidP="00F46524">
      <w:pPr>
        <w:pStyle w:val="Prrafodelista"/>
        <w:numPr>
          <w:ilvl w:val="0"/>
          <w:numId w:val="23"/>
        </w:numPr>
        <w:spacing w:line="360" w:lineRule="auto"/>
        <w:ind w:left="1985" w:firstLine="0"/>
        <w:rPr>
          <w:lang w:val="ca-ES"/>
        </w:rPr>
      </w:pPr>
      <w:r>
        <w:rPr>
          <w:lang w:val="ca-ES"/>
        </w:rPr>
        <w:t>Sensibilitat(</w:t>
      </w:r>
      <w:proofErr w:type="spellStart"/>
      <w:r w:rsidRPr="00624343">
        <w:rPr>
          <w:i/>
          <w:iCs/>
          <w:lang w:val="ca-ES"/>
        </w:rPr>
        <w:t>Recall</w:t>
      </w:r>
      <w:proofErr w:type="spellEnd"/>
      <w:r>
        <w:rPr>
          <w:lang w:val="ca-ES"/>
        </w:rPr>
        <w:t>): Per detectar fins a quin punt el model identifica tots els codis reals.</w:t>
      </w:r>
    </w:p>
    <w:p w14:paraId="3043CF62" w14:textId="12395845" w:rsidR="00624343" w:rsidRDefault="00624343" w:rsidP="00F46524">
      <w:pPr>
        <w:pStyle w:val="Prrafodelista"/>
        <w:numPr>
          <w:ilvl w:val="0"/>
          <w:numId w:val="23"/>
        </w:numPr>
        <w:spacing w:line="360" w:lineRule="auto"/>
        <w:ind w:left="1985" w:firstLine="0"/>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00FEC116" w:rsidR="00624343" w:rsidRDefault="00624343" w:rsidP="00F46524">
      <w:pPr>
        <w:pStyle w:val="Prrafodelista"/>
        <w:numPr>
          <w:ilvl w:val="0"/>
          <w:numId w:val="23"/>
        </w:numPr>
        <w:spacing w:line="360" w:lineRule="auto"/>
        <w:ind w:left="1985" w:firstLine="0"/>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p>
    <w:p w14:paraId="2C05D0DD" w14:textId="406B4A8B" w:rsidR="00624343" w:rsidRDefault="00624343" w:rsidP="00F46524">
      <w:pPr>
        <w:pStyle w:val="Prrafodelista"/>
        <w:numPr>
          <w:ilvl w:val="0"/>
          <w:numId w:val="23"/>
        </w:numPr>
        <w:spacing w:line="360" w:lineRule="auto"/>
        <w:ind w:left="1985" w:firstLine="0"/>
        <w:rPr>
          <w:lang w:val="ca-ES"/>
        </w:rPr>
      </w:pPr>
      <w:proofErr w:type="spellStart"/>
      <w:r>
        <w:rPr>
          <w:lang w:val="ca-ES"/>
        </w:rPr>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 xml:space="preserve">-Tau: </w:t>
      </w:r>
      <w:proofErr w:type="spellStart"/>
      <w:r>
        <w:rPr>
          <w:lang w:val="ca-ES"/>
        </w:rPr>
        <w:t>Avaluent</w:t>
      </w:r>
      <w:proofErr w:type="spellEnd"/>
      <w:r>
        <w:rPr>
          <w:lang w:val="ca-ES"/>
        </w:rPr>
        <w:t xml:space="preserve"> la qualitat de l’ordre dels codis predits en relació amb l’ordre clínic </w:t>
      </w:r>
      <w:proofErr w:type="spellStart"/>
      <w:r>
        <w:rPr>
          <w:lang w:val="ca-ES"/>
        </w:rPr>
        <w:t>establet</w:t>
      </w:r>
      <w:proofErr w:type="spellEnd"/>
      <w:r>
        <w:rPr>
          <w:lang w:val="ca-ES"/>
        </w:rPr>
        <w:t xml:space="preserve"> pel professional.</w:t>
      </w:r>
    </w:p>
    <w:p w14:paraId="77A9D229" w14:textId="6E0D8555" w:rsidR="00624343" w:rsidRDefault="00624343" w:rsidP="00F46524">
      <w:pPr>
        <w:pStyle w:val="Prrafodelista"/>
        <w:numPr>
          <w:ilvl w:val="0"/>
          <w:numId w:val="23"/>
        </w:numPr>
        <w:spacing w:line="360" w:lineRule="auto"/>
        <w:ind w:left="1985" w:firstLine="0"/>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10C7E596" w:rsidR="00624343" w:rsidRDefault="00624343" w:rsidP="00F46524">
      <w:pPr>
        <w:spacing w:line="360" w:lineRule="auto"/>
        <w:rPr>
          <w:lang w:val="ca-ES"/>
        </w:rPr>
      </w:pPr>
      <w:r>
        <w:rPr>
          <w:lang w:val="ca-ES"/>
        </w:rPr>
        <w:t>Aquestes mètriques s’usen tant per monitorar l’evolució del model com per predir quan revisar, reajusta o reforçar el seu entrenament amb noves dades.</w:t>
      </w:r>
      <w:r w:rsidR="005D4481">
        <w:rPr>
          <w:lang w:val="ca-ES"/>
        </w:rPr>
        <w:t xml:space="preserve"> Adjunto una sortida d’un exemple de validació on es </w:t>
      </w:r>
      <w:r w:rsidR="004F0010">
        <w:rPr>
          <w:lang w:val="ca-ES"/>
        </w:rPr>
        <w:t>pot veure les mesures utilitzades. Es tracta d’un entrenament fictici durant el desenvolupament de l’eina.</w:t>
      </w:r>
    </w:p>
    <w:p w14:paraId="102900D9" w14:textId="77777777" w:rsidR="00396C5C" w:rsidRDefault="00396C5C" w:rsidP="00F46524">
      <w:pPr>
        <w:spacing w:line="360" w:lineRule="auto"/>
        <w:rPr>
          <w:lang w:val="ca-ES"/>
        </w:rPr>
      </w:pPr>
    </w:p>
    <w:p w14:paraId="2C711177" w14:textId="77777777" w:rsidR="00396C5C" w:rsidRDefault="00396C5C" w:rsidP="00F46524">
      <w:pPr>
        <w:keepNext/>
        <w:spacing w:line="360" w:lineRule="auto"/>
        <w:jc w:val="center"/>
      </w:pPr>
      <w:r w:rsidRPr="00396C5C">
        <w:rPr>
          <w:noProof/>
          <w:lang w:val="ca-ES"/>
        </w:rPr>
        <w:lastRenderedPageBreak/>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1D5A080B" w:rsidR="00624343" w:rsidRDefault="00396C5C" w:rsidP="00F46524">
      <w:pPr>
        <w:pStyle w:val="Descripcin"/>
        <w:spacing w:line="360" w:lineRule="auto"/>
        <w:jc w:val="center"/>
      </w:pPr>
      <w:r>
        <w:t xml:space="preserve">Il·lustració </w:t>
      </w:r>
      <w:fldSimple w:instr=" SEQ Il·lustració \* ARABIC ">
        <w:r w:rsidR="00A5121F">
          <w:rPr>
            <w:noProof/>
          </w:rPr>
          <w:t>1</w:t>
        </w:r>
      </w:fldSimple>
      <w:r>
        <w:t>. Exemple de validació en un conjunt de proves</w:t>
      </w:r>
    </w:p>
    <w:p w14:paraId="3A189850" w14:textId="674B6CD6" w:rsidR="00BE68CB" w:rsidRPr="00BE68CB" w:rsidRDefault="00BE68CB" w:rsidP="00BE68CB">
      <w:pPr>
        <w:spacing w:line="360" w:lineRule="auto"/>
        <w:jc w:val="both"/>
      </w:pPr>
      <w:r>
        <w:t xml:space="preserve">La il·lustració 1, es un exemple de la sortida per pantalla de l’eina durant el desenvolupament, on es poden veure la sortida de les mètriques. </w:t>
      </w:r>
    </w:p>
    <w:p w14:paraId="39630B6B" w14:textId="77777777" w:rsidR="00624343" w:rsidRDefault="00624343" w:rsidP="00BE68CB">
      <w:pPr>
        <w:spacing w:line="360" w:lineRule="auto"/>
        <w:ind w:left="0"/>
        <w:jc w:val="both"/>
        <w:rPr>
          <w:lang w:val="ca-ES"/>
        </w:rPr>
      </w:pPr>
    </w:p>
    <w:p w14:paraId="70B31794" w14:textId="5394E792" w:rsidR="00435465" w:rsidRDefault="006E760D" w:rsidP="00BE68CB">
      <w:pPr>
        <w:spacing w:line="360" w:lineRule="auto"/>
        <w:ind w:firstLine="23"/>
        <w:jc w:val="both"/>
        <w:rPr>
          <w:lang w:val="ca-ES"/>
        </w:rPr>
      </w:pPr>
      <w:r>
        <w:rPr>
          <w:lang w:val="ca-ES"/>
        </w:rPr>
        <w:t xml:space="preserve">3.4.7. </w:t>
      </w:r>
      <w:r w:rsidR="00435465" w:rsidRPr="00624343">
        <w:rPr>
          <w:lang w:val="ca-ES"/>
        </w:rPr>
        <w:t>Consideracions de seguretat i anonimització.</w:t>
      </w:r>
    </w:p>
    <w:p w14:paraId="690BFD03" w14:textId="04B7BBE0" w:rsidR="006E760D" w:rsidRDefault="006E760D" w:rsidP="00F46524">
      <w:pPr>
        <w:spacing w:line="360" w:lineRule="auto"/>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Sols hem mantingut el codi del cas per identificar el cas que tractarem i inclús així, no s’utilitza per fer l’entrenament i no queda guardat en cap lloc del programa. </w:t>
      </w:r>
    </w:p>
    <w:p w14:paraId="2F56F861" w14:textId="3130720B" w:rsidR="006E760D" w:rsidRDefault="006E760D" w:rsidP="00F46524">
      <w:pPr>
        <w:spacing w:line="360" w:lineRule="auto"/>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F46524">
      <w:pPr>
        <w:spacing w:line="360" w:lineRule="auto"/>
        <w:ind w:firstLine="23"/>
        <w:jc w:val="both"/>
        <w:rPr>
          <w:lang w:val="ca-ES"/>
        </w:rPr>
      </w:pPr>
    </w:p>
    <w:p w14:paraId="2F60E4EC" w14:textId="2F2E0184" w:rsidR="006E760D" w:rsidRDefault="006E760D" w:rsidP="00F46524">
      <w:pPr>
        <w:spacing w:line="360" w:lineRule="auto"/>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F46524">
      <w:pPr>
        <w:spacing w:line="360" w:lineRule="auto"/>
        <w:ind w:firstLine="23"/>
        <w:jc w:val="both"/>
        <w:rPr>
          <w:lang w:val="ca-ES"/>
        </w:rPr>
      </w:pPr>
    </w:p>
    <w:p w14:paraId="092F5422" w14:textId="77777777" w:rsidR="006E760D" w:rsidRDefault="006E760D" w:rsidP="00F46524">
      <w:pPr>
        <w:spacing w:line="360" w:lineRule="auto"/>
        <w:jc w:val="both"/>
        <w:rPr>
          <w:lang w:val="ca-ES"/>
        </w:rPr>
      </w:pPr>
    </w:p>
    <w:p w14:paraId="5F9F3DFF" w14:textId="77777777" w:rsidR="005711D3" w:rsidRDefault="005711D3" w:rsidP="00F46524">
      <w:pPr>
        <w:spacing w:line="360" w:lineRule="auto"/>
        <w:jc w:val="both"/>
        <w:rPr>
          <w:lang w:val="ca-ES"/>
        </w:rPr>
      </w:pPr>
    </w:p>
    <w:p w14:paraId="3A3556CF" w14:textId="77777777" w:rsidR="005711D3" w:rsidRPr="00624343" w:rsidRDefault="005711D3" w:rsidP="00F46524">
      <w:pPr>
        <w:spacing w:line="360" w:lineRule="auto"/>
        <w:jc w:val="both"/>
        <w:rPr>
          <w:lang w:val="ca-ES"/>
        </w:rPr>
      </w:pPr>
    </w:p>
    <w:p w14:paraId="0452C7A8" w14:textId="2575F799" w:rsidR="009B378E" w:rsidRDefault="001B7130" w:rsidP="00F46524">
      <w:pPr>
        <w:pStyle w:val="Ttulo1"/>
        <w:numPr>
          <w:ilvl w:val="0"/>
          <w:numId w:val="4"/>
        </w:numPr>
        <w:spacing w:line="360" w:lineRule="auto"/>
        <w:jc w:val="both"/>
        <w:rPr>
          <w:lang w:val="ca-ES"/>
        </w:rPr>
      </w:pPr>
      <w:bookmarkStart w:id="19" w:name="_Toc198306199"/>
      <w:r>
        <w:rPr>
          <w:lang w:val="ca-ES"/>
        </w:rPr>
        <w:lastRenderedPageBreak/>
        <w:t>Desenvolupament del model</w:t>
      </w:r>
      <w:bookmarkEnd w:id="19"/>
    </w:p>
    <w:p w14:paraId="0340F96B" w14:textId="7782DB38" w:rsidR="005711D3" w:rsidRDefault="009B53C3" w:rsidP="00F46524">
      <w:pPr>
        <w:spacing w:line="360" w:lineRule="auto"/>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5A07CAC6" w:rsidR="009B53C3" w:rsidRDefault="00BE68CB" w:rsidP="00F46524">
      <w:pPr>
        <w:keepNext/>
        <w:spacing w:line="360" w:lineRule="auto"/>
        <w:jc w:val="center"/>
      </w:pPr>
      <w:r>
        <w:rPr>
          <w:noProof/>
          <w:lang w:val="ca-ES"/>
        </w:rPr>
        <w:drawing>
          <wp:inline distT="0" distB="0" distL="0" distR="0" wp14:anchorId="2A9A3995" wp14:editId="7B310E05">
            <wp:extent cx="3663950" cy="2114550"/>
            <wp:effectExtent l="0" t="0" r="0" b="0"/>
            <wp:docPr id="21452455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3950" cy="2114550"/>
                    </a:xfrm>
                    <a:prstGeom prst="rect">
                      <a:avLst/>
                    </a:prstGeom>
                    <a:noFill/>
                    <a:ln>
                      <a:noFill/>
                    </a:ln>
                  </pic:spPr>
                </pic:pic>
              </a:graphicData>
            </a:graphic>
          </wp:inline>
        </w:drawing>
      </w:r>
    </w:p>
    <w:p w14:paraId="24FCDF11" w14:textId="479154AD" w:rsidR="005711D3" w:rsidRPr="005711D3" w:rsidRDefault="009B53C3" w:rsidP="00F46524">
      <w:pPr>
        <w:pStyle w:val="Descripcin"/>
        <w:spacing w:line="360" w:lineRule="auto"/>
        <w:jc w:val="center"/>
        <w:rPr>
          <w:lang w:val="ca-ES"/>
        </w:rPr>
      </w:pPr>
      <w:r>
        <w:t xml:space="preserve">Il·lustració </w:t>
      </w:r>
      <w:fldSimple w:instr=" SEQ Il·lustració \* ARABIC ">
        <w:r w:rsidR="00A5121F">
          <w:rPr>
            <w:noProof/>
          </w:rPr>
          <w:t>2</w:t>
        </w:r>
      </w:fldSimple>
      <w:r>
        <w:t>: Estructura modular del projecte</w:t>
      </w:r>
    </w:p>
    <w:p w14:paraId="273B479C" w14:textId="3B505B0E" w:rsidR="005711D3" w:rsidRDefault="004F5377" w:rsidP="00F46524">
      <w:pPr>
        <w:spacing w:line="360" w:lineRule="auto"/>
        <w:rPr>
          <w:lang w:val="ca-ES"/>
        </w:rPr>
      </w:pPr>
      <w:r>
        <w:rPr>
          <w:lang w:val="ca-ES"/>
        </w:rPr>
        <w:t xml:space="preserve">Les dades tot i que poden venir mitjançant JSON, per al desenvolupament del projecte he utilitzat la versió mitjançant base de dades. </w:t>
      </w:r>
      <w:r w:rsidR="00BE68CB">
        <w:rPr>
          <w:lang w:val="ca-ES"/>
        </w:rPr>
        <w:t>La estructura mostra sols quin seria el flux utilitzant durant el desenvolupament.</w:t>
      </w:r>
    </w:p>
    <w:p w14:paraId="158C3D62" w14:textId="77777777" w:rsidR="009B53C3" w:rsidRDefault="009B53C3" w:rsidP="00F46524">
      <w:pPr>
        <w:spacing w:line="360" w:lineRule="auto"/>
        <w:rPr>
          <w:lang w:val="ca-ES"/>
        </w:rPr>
      </w:pPr>
    </w:p>
    <w:p w14:paraId="726BD35D" w14:textId="1ED74BDB" w:rsidR="009B53C3" w:rsidRDefault="009B53C3" w:rsidP="00F46524">
      <w:pPr>
        <w:pStyle w:val="Prrafodelista"/>
        <w:numPr>
          <w:ilvl w:val="1"/>
          <w:numId w:val="4"/>
        </w:numPr>
        <w:spacing w:line="360" w:lineRule="auto"/>
        <w:jc w:val="both"/>
        <w:rPr>
          <w:lang w:val="ca-ES"/>
        </w:rPr>
      </w:pPr>
      <w:r>
        <w:rPr>
          <w:lang w:val="ca-ES"/>
        </w:rPr>
        <w:t>Gestió de dades: ETL i Data Warehouse.</w:t>
      </w:r>
    </w:p>
    <w:p w14:paraId="0796163F" w14:textId="69090C5B" w:rsidR="00626D0A" w:rsidRDefault="00626D0A" w:rsidP="00F46524">
      <w:pPr>
        <w:pStyle w:val="Prrafodelista"/>
        <w:spacing w:line="360" w:lineRule="auto"/>
        <w:ind w:left="2160"/>
        <w:jc w:val="both"/>
        <w:rPr>
          <w:lang w:val="ca-ES"/>
        </w:rPr>
      </w:pPr>
      <w:r>
        <w:rPr>
          <w:lang w:val="ca-ES"/>
        </w:rPr>
        <w:t xml:space="preserve">Es va optar per utilitzar </w:t>
      </w:r>
      <w:proofErr w:type="spellStart"/>
      <w:r>
        <w:rPr>
          <w:lang w:val="ca-ES"/>
        </w:rPr>
        <w:t>Spoon</w:t>
      </w:r>
      <w:proofErr w:type="spellEnd"/>
      <w:r>
        <w:rPr>
          <w:lang w:val="ca-ES"/>
        </w:rPr>
        <w:t xml:space="preserve"> de </w:t>
      </w:r>
      <w:proofErr w:type="spellStart"/>
      <w:r>
        <w:rPr>
          <w:lang w:val="ca-ES"/>
        </w:rPr>
        <w:t>Pentaho</w:t>
      </w:r>
      <w:proofErr w:type="spellEnd"/>
      <w:r>
        <w:rPr>
          <w:lang w:val="ca-ES"/>
        </w:rPr>
        <w:t xml:space="preserve"> Data Integration per crear els fluxos de ETL. Aquesta e</w:t>
      </w:r>
      <w:r w:rsidR="009F1E97">
        <w:rPr>
          <w:lang w:val="ca-ES"/>
        </w:rPr>
        <w:t>i</w:t>
      </w:r>
      <w:r>
        <w:rPr>
          <w:lang w:val="ca-ES"/>
        </w:rPr>
        <w:t xml:space="preserve">na permet </w:t>
      </w:r>
      <w:r w:rsidR="009F1E97">
        <w:rPr>
          <w:lang w:val="ca-ES"/>
        </w:rPr>
        <w:t>extreure les dades de sistema de producció (</w:t>
      </w:r>
      <w:proofErr w:type="spellStart"/>
      <w:r w:rsidR="009F1E97">
        <w:rPr>
          <w:lang w:val="ca-ES"/>
        </w:rPr>
        <w:t>Higia</w:t>
      </w:r>
      <w:proofErr w:type="spellEnd"/>
      <w:r w:rsidR="009F1E97">
        <w:rPr>
          <w:lang w:val="ca-ES"/>
        </w:rPr>
        <w:t>) on tenim les dades de treball i les inserim dins del DWH</w:t>
      </w:r>
    </w:p>
    <w:p w14:paraId="733986FA" w14:textId="77777777" w:rsidR="009F1E97" w:rsidRDefault="009F1E97" w:rsidP="00F46524">
      <w:pPr>
        <w:pStyle w:val="Prrafodelista"/>
        <w:keepNext/>
        <w:spacing w:line="360" w:lineRule="auto"/>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3DFF42EB" w:rsidR="00626D0A" w:rsidRDefault="009F1E97" w:rsidP="00F46524">
      <w:pPr>
        <w:pStyle w:val="Descripcin"/>
        <w:spacing w:line="360" w:lineRule="auto"/>
        <w:jc w:val="center"/>
      </w:pPr>
      <w:r>
        <w:t xml:space="preserve">Il·lustració </w:t>
      </w:r>
      <w:fldSimple w:instr=" SEQ Il·lustració \* ARABIC ">
        <w:r w:rsidR="00A5121F">
          <w:rPr>
            <w:noProof/>
          </w:rPr>
          <w:t>3</w:t>
        </w:r>
      </w:fldSimple>
      <w:r>
        <w:t>: ETL d'extracció de dades del HIS al DWH</w:t>
      </w:r>
    </w:p>
    <w:p w14:paraId="7E68C77D" w14:textId="77777777" w:rsidR="009F1E97" w:rsidRDefault="009F1E97" w:rsidP="00F46524">
      <w:pPr>
        <w:spacing w:line="360" w:lineRule="auto"/>
      </w:pPr>
    </w:p>
    <w:p w14:paraId="3D608071" w14:textId="77777777" w:rsidR="009F1E97" w:rsidRPr="009F1E97" w:rsidRDefault="009F1E97" w:rsidP="00F46524">
      <w:pPr>
        <w:spacing w:line="360" w:lineRule="auto"/>
      </w:pPr>
    </w:p>
    <w:p w14:paraId="6EED2816" w14:textId="3B50B90E" w:rsidR="00626D0A" w:rsidRDefault="00626D0A" w:rsidP="00F46524">
      <w:pPr>
        <w:pStyle w:val="Prrafodelista"/>
        <w:spacing w:line="360" w:lineRule="auto"/>
        <w:ind w:left="2160"/>
        <w:jc w:val="both"/>
        <w:rPr>
          <w:lang w:val="ca-ES"/>
        </w:rPr>
      </w:pPr>
    </w:p>
    <w:p w14:paraId="5662CD94" w14:textId="2CDF17DF" w:rsidR="009B53C3" w:rsidRDefault="009B53C3" w:rsidP="00F46524">
      <w:pPr>
        <w:pStyle w:val="Prrafodelista"/>
        <w:numPr>
          <w:ilvl w:val="1"/>
          <w:numId w:val="4"/>
        </w:numPr>
        <w:spacing w:line="360" w:lineRule="auto"/>
        <w:jc w:val="both"/>
        <w:rPr>
          <w:lang w:val="ca-ES"/>
        </w:rPr>
      </w:pPr>
      <w:r>
        <w:rPr>
          <w:lang w:val="ca-ES"/>
        </w:rPr>
        <w:t>Disseny de la API i entorn d’execució</w:t>
      </w:r>
    </w:p>
    <w:p w14:paraId="520EAC51" w14:textId="14CE393A" w:rsidR="009F1E97" w:rsidRDefault="009F1E97" w:rsidP="00F46524">
      <w:pPr>
        <w:pStyle w:val="Prrafodelista"/>
        <w:spacing w:line="360" w:lineRule="auto"/>
        <w:ind w:left="2160"/>
        <w:jc w:val="both"/>
        <w:rPr>
          <w:lang w:val="ca-ES"/>
        </w:rPr>
      </w:pPr>
      <w:r>
        <w:rPr>
          <w:lang w:val="ca-ES"/>
        </w:rPr>
        <w:t xml:space="preserve">La API es la plataforma sobre la que s’ha implementat la solució. He utilitzat </w:t>
      </w:r>
      <w:proofErr w:type="spellStart"/>
      <w:r w:rsidRPr="009F1E97">
        <w:rPr>
          <w:i/>
          <w:iCs/>
          <w:lang w:val="ca-ES"/>
        </w:rPr>
        <w:t>FastAPI</w:t>
      </w:r>
      <w:proofErr w:type="spellEnd"/>
      <w:r>
        <w:rPr>
          <w:lang w:val="ca-ES"/>
        </w:rPr>
        <w:t xml:space="preserve"> per la facilitat a l’hora d’implementar una API així com el mòdul de documentació que facilita la tasca d’implementació.</w:t>
      </w:r>
    </w:p>
    <w:p w14:paraId="0520EEA2" w14:textId="77777777" w:rsidR="009F1E97" w:rsidRDefault="009F1E97" w:rsidP="00F46524">
      <w:pPr>
        <w:pStyle w:val="Prrafodelista"/>
        <w:spacing w:line="360" w:lineRule="auto"/>
        <w:ind w:left="2160"/>
        <w:jc w:val="both"/>
        <w:rPr>
          <w:lang w:val="ca-ES"/>
        </w:rPr>
      </w:pPr>
    </w:p>
    <w:p w14:paraId="1E3E1C01" w14:textId="678EEB00" w:rsidR="009F1E97" w:rsidRDefault="00BE68CB" w:rsidP="00F46524">
      <w:pPr>
        <w:pStyle w:val="Prrafodelista"/>
        <w:keepNext/>
        <w:spacing w:line="360" w:lineRule="auto"/>
        <w:ind w:left="2160"/>
        <w:jc w:val="center"/>
      </w:pPr>
      <w:r w:rsidRPr="00BE68CB">
        <w:rPr>
          <w:noProof/>
          <w:lang w:val="ca-ES"/>
        </w:rPr>
        <w:drawing>
          <wp:inline distT="0" distB="0" distL="0" distR="0" wp14:anchorId="0C4954EB" wp14:editId="74C29304">
            <wp:extent cx="5078896" cy="1854200"/>
            <wp:effectExtent l="0" t="0" r="7620" b="0"/>
            <wp:docPr id="1904037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7873" name=""/>
                    <pic:cNvPicPr/>
                  </pic:nvPicPr>
                  <pic:blipFill>
                    <a:blip r:embed="rId25"/>
                    <a:stretch>
                      <a:fillRect/>
                    </a:stretch>
                  </pic:blipFill>
                  <pic:spPr>
                    <a:xfrm>
                      <a:off x="0" y="0"/>
                      <a:ext cx="5083065" cy="1855722"/>
                    </a:xfrm>
                    <a:prstGeom prst="rect">
                      <a:avLst/>
                    </a:prstGeom>
                  </pic:spPr>
                </pic:pic>
              </a:graphicData>
            </a:graphic>
          </wp:inline>
        </w:drawing>
      </w:r>
    </w:p>
    <w:p w14:paraId="44C951D0" w14:textId="142CDCC2" w:rsidR="009F1E97" w:rsidRDefault="009F1E97" w:rsidP="00F46524">
      <w:pPr>
        <w:pStyle w:val="Descripcin"/>
        <w:spacing w:line="360" w:lineRule="auto"/>
        <w:jc w:val="center"/>
        <w:rPr>
          <w:lang w:val="ca-ES"/>
        </w:rPr>
      </w:pPr>
      <w:r>
        <w:t xml:space="preserve">Il·lustració </w:t>
      </w:r>
      <w:fldSimple w:instr=" SEQ Il·lustració \* ARABIC ">
        <w:r w:rsidR="00A5121F">
          <w:rPr>
            <w:noProof/>
          </w:rPr>
          <w:t>4</w:t>
        </w:r>
      </w:fldSimple>
      <w:r>
        <w:t>:</w:t>
      </w:r>
      <w:r w:rsidR="004B1BD1">
        <w:t>Estructura de la API desenvolupada</w:t>
      </w:r>
      <w:r>
        <w:t>.</w:t>
      </w:r>
    </w:p>
    <w:p w14:paraId="10079860" w14:textId="77777777" w:rsidR="009F1E97" w:rsidRDefault="009F1E97" w:rsidP="00F46524">
      <w:pPr>
        <w:pStyle w:val="Prrafodelista"/>
        <w:spacing w:line="360" w:lineRule="auto"/>
        <w:ind w:left="2160"/>
        <w:jc w:val="both"/>
        <w:rPr>
          <w:lang w:val="ca-ES"/>
        </w:rPr>
      </w:pPr>
    </w:p>
    <w:p w14:paraId="0EEE0742" w14:textId="4F3FAEB7" w:rsidR="009F1E97" w:rsidRDefault="009F1E97" w:rsidP="00F46524">
      <w:pPr>
        <w:pStyle w:val="Prrafodelista"/>
        <w:spacing w:line="360" w:lineRule="auto"/>
        <w:ind w:left="2160"/>
        <w:jc w:val="both"/>
        <w:rPr>
          <w:lang w:val="ca-ES"/>
        </w:rPr>
      </w:pPr>
      <w:r>
        <w:rPr>
          <w:lang w:val="ca-ES"/>
        </w:rPr>
        <w:t xml:space="preserve">També adjunto una imatge de la documentació que he mencionat anteriorment. Que es on es poden observar tots els punts d’accés de l’aplicació. </w:t>
      </w:r>
    </w:p>
    <w:p w14:paraId="01C50544" w14:textId="77777777" w:rsidR="009F1E97" w:rsidRDefault="009F1E97" w:rsidP="00F46524">
      <w:pPr>
        <w:pStyle w:val="Prrafodelista"/>
        <w:spacing w:line="360" w:lineRule="auto"/>
        <w:ind w:left="2160"/>
        <w:jc w:val="both"/>
        <w:rPr>
          <w:lang w:val="ca-ES"/>
        </w:rPr>
      </w:pPr>
    </w:p>
    <w:p w14:paraId="4C4AED92" w14:textId="77777777" w:rsidR="009F1E97" w:rsidRDefault="009F1E97" w:rsidP="00F46524">
      <w:pPr>
        <w:pStyle w:val="Prrafodelista"/>
        <w:keepNext/>
        <w:spacing w:line="360" w:lineRule="auto"/>
        <w:ind w:left="2160"/>
        <w:jc w:val="center"/>
      </w:pPr>
      <w:r w:rsidRPr="009F1E97">
        <w:rPr>
          <w:noProof/>
          <w:lang w:val="ca-ES"/>
        </w:rPr>
        <w:drawing>
          <wp:inline distT="0" distB="0" distL="0" distR="0" wp14:anchorId="5BEACFF6" wp14:editId="1E0E6147">
            <wp:extent cx="1771650" cy="2987754"/>
            <wp:effectExtent l="0" t="0" r="0" b="317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1777789" cy="2998106"/>
                    </a:xfrm>
                    <a:prstGeom prst="rect">
                      <a:avLst/>
                    </a:prstGeom>
                  </pic:spPr>
                </pic:pic>
              </a:graphicData>
            </a:graphic>
          </wp:inline>
        </w:drawing>
      </w:r>
    </w:p>
    <w:p w14:paraId="156601B6" w14:textId="4CDE2022" w:rsidR="009F1E97" w:rsidRPr="00B00C7E" w:rsidRDefault="009F1E97" w:rsidP="00B00C7E">
      <w:pPr>
        <w:pStyle w:val="Descripcin"/>
        <w:spacing w:line="360" w:lineRule="auto"/>
        <w:jc w:val="center"/>
        <w:rPr>
          <w:lang w:val="ca-ES"/>
        </w:rPr>
      </w:pPr>
      <w:r>
        <w:t xml:space="preserve">Il·lustració </w:t>
      </w:r>
      <w:fldSimple w:instr=" SEQ Il·lustració \* ARABIC ">
        <w:r w:rsidR="00A5121F">
          <w:rPr>
            <w:noProof/>
          </w:rPr>
          <w:t>5</w:t>
        </w:r>
      </w:fldSimple>
      <w:r>
        <w:t>: Menú de documentació de l'API</w:t>
      </w:r>
    </w:p>
    <w:p w14:paraId="6F583576" w14:textId="02A75C9D" w:rsidR="009B53C3" w:rsidRDefault="00AE7745" w:rsidP="00F56146">
      <w:pPr>
        <w:pStyle w:val="Prrafodelista"/>
        <w:numPr>
          <w:ilvl w:val="1"/>
          <w:numId w:val="4"/>
        </w:numPr>
        <w:spacing w:line="360" w:lineRule="auto"/>
        <w:jc w:val="both"/>
        <w:rPr>
          <w:lang w:val="ca-ES"/>
        </w:rPr>
      </w:pPr>
      <w:proofErr w:type="spellStart"/>
      <w:r>
        <w:rPr>
          <w:lang w:val="ca-ES"/>
        </w:rPr>
        <w:lastRenderedPageBreak/>
        <w:t>Pre</w:t>
      </w:r>
      <w:proofErr w:type="spellEnd"/>
      <w:r>
        <w:rPr>
          <w:lang w:val="ca-ES"/>
        </w:rPr>
        <w:t>-processament dels textos clínics</w:t>
      </w:r>
    </w:p>
    <w:p w14:paraId="6B66D690" w14:textId="6CFC92FB" w:rsidR="00A12DA6" w:rsidRDefault="00F56146" w:rsidP="00F56146">
      <w:pPr>
        <w:spacing w:line="360" w:lineRule="auto"/>
        <w:jc w:val="both"/>
        <w:rPr>
          <w:lang w:val="ca-ES"/>
        </w:rPr>
      </w:pPr>
      <w:r>
        <w:rPr>
          <w:lang w:val="ca-ES"/>
        </w:rPr>
        <w:t>S’ha</w:t>
      </w:r>
      <w:r w:rsidR="00A12DA6">
        <w:rPr>
          <w:lang w:val="ca-ES"/>
        </w:rPr>
        <w:t xml:space="preserve"> desenvolupat dins la mateixa API un mòdul per fer el tractament de texts, ja que </w:t>
      </w:r>
      <w:proofErr w:type="spellStart"/>
      <w:r>
        <w:rPr>
          <w:lang w:val="ca-ES"/>
        </w:rPr>
        <w:t>l’intenció</w:t>
      </w:r>
      <w:proofErr w:type="spellEnd"/>
      <w:r>
        <w:rPr>
          <w:lang w:val="ca-ES"/>
        </w:rPr>
        <w:t xml:space="preserve"> es que sigui</w:t>
      </w:r>
      <w:r w:rsidR="00A12DA6">
        <w:rPr>
          <w:lang w:val="ca-ES"/>
        </w:rPr>
        <w:t xml:space="preserve"> una eina que completa, </w:t>
      </w:r>
      <w:r>
        <w:rPr>
          <w:lang w:val="ca-ES"/>
        </w:rPr>
        <w:t xml:space="preserve">que </w:t>
      </w:r>
      <w:proofErr w:type="spellStart"/>
      <w:r>
        <w:rPr>
          <w:lang w:val="ca-ES"/>
        </w:rPr>
        <w:t>siguí</w:t>
      </w:r>
      <w:proofErr w:type="spellEnd"/>
      <w:r w:rsidR="00A12DA6">
        <w:rPr>
          <w:lang w:val="ca-ES"/>
        </w:rPr>
        <w:t xml:space="preserve"> capaç de rebre textos en format </w:t>
      </w:r>
      <w:proofErr w:type="spellStart"/>
      <w:r w:rsidR="00A12DA6">
        <w:rPr>
          <w:lang w:val="ca-ES"/>
        </w:rPr>
        <w:t>html</w:t>
      </w:r>
      <w:proofErr w:type="spellEnd"/>
      <w:r w:rsidR="00A12DA6">
        <w:rPr>
          <w:lang w:val="ca-ES"/>
        </w:rPr>
        <w:t xml:space="preserve"> que és el format en que </w:t>
      </w:r>
      <w:r>
        <w:rPr>
          <w:lang w:val="ca-ES"/>
        </w:rPr>
        <w:t xml:space="preserve">es </w:t>
      </w:r>
      <w:r w:rsidR="00A12DA6">
        <w:rPr>
          <w:lang w:val="ca-ES"/>
        </w:rPr>
        <w:t xml:space="preserve">guarda la informació a la base de dades. Per fer aquest procés he utilitzat </w:t>
      </w:r>
      <w:r w:rsidR="005B38C5">
        <w:rPr>
          <w:lang w:val="ca-ES"/>
        </w:rPr>
        <w:t>diverses</w:t>
      </w:r>
      <w:r w:rsidR="00A12DA6">
        <w:rPr>
          <w:lang w:val="ca-ES"/>
        </w:rPr>
        <w:t xml:space="preserve"> llibreries de </w:t>
      </w:r>
      <w:proofErr w:type="spellStart"/>
      <w:r w:rsidR="00A12DA6">
        <w:rPr>
          <w:lang w:val="ca-ES"/>
        </w:rPr>
        <w:t>Python</w:t>
      </w:r>
      <w:proofErr w:type="spellEnd"/>
      <w:r w:rsidR="00A12DA6">
        <w:rPr>
          <w:lang w:val="ca-ES"/>
        </w:rPr>
        <w:t xml:space="preserve">, la primera s’anomena </w:t>
      </w:r>
      <w:proofErr w:type="spellStart"/>
      <w:r w:rsidR="00A12DA6" w:rsidRPr="00A12DA6">
        <w:rPr>
          <w:i/>
          <w:iCs/>
          <w:lang w:val="ca-ES"/>
        </w:rPr>
        <w:t>BeautifulSoup</w:t>
      </w:r>
      <w:proofErr w:type="spellEnd"/>
      <w:r w:rsidR="00A12DA6">
        <w:rPr>
          <w:i/>
          <w:iCs/>
          <w:lang w:val="ca-ES"/>
        </w:rPr>
        <w:t>(13)</w:t>
      </w:r>
      <w:r w:rsidR="00A12DA6">
        <w:rPr>
          <w:lang w:val="ca-ES"/>
        </w:rPr>
        <w:t xml:space="preserve">, en un principi es una llibreria especialitzada per a realitzar </w:t>
      </w:r>
      <w:proofErr w:type="spellStart"/>
      <w:r w:rsidR="00A12DA6" w:rsidRPr="00A12DA6">
        <w:rPr>
          <w:i/>
          <w:iCs/>
          <w:lang w:val="ca-ES"/>
        </w:rPr>
        <w:t>scrapping</w:t>
      </w:r>
      <w:proofErr w:type="spellEnd"/>
      <w:r w:rsidR="00A12DA6">
        <w:rPr>
          <w:lang w:val="ca-ES"/>
        </w:rPr>
        <w:t xml:space="preserve"> (Extracció de dades de pagines web), però he utilitzat la part de la llibreria referent a la neteja de textos.</w:t>
      </w:r>
    </w:p>
    <w:p w14:paraId="0213E753" w14:textId="77777777" w:rsidR="00A12DA6" w:rsidRDefault="00A12DA6" w:rsidP="00F56146">
      <w:pPr>
        <w:spacing w:line="360" w:lineRule="auto"/>
        <w:ind w:left="1800"/>
        <w:jc w:val="both"/>
        <w:rPr>
          <w:lang w:val="ca-ES"/>
        </w:rPr>
      </w:pPr>
    </w:p>
    <w:p w14:paraId="0C901217" w14:textId="77777777" w:rsidR="00A12DA6" w:rsidRDefault="00A12DA6" w:rsidP="00F56146">
      <w:pPr>
        <w:keepNext/>
        <w:spacing w:line="360" w:lineRule="auto"/>
        <w:ind w:left="1800"/>
        <w:jc w:val="center"/>
      </w:pPr>
      <w:r w:rsidRPr="00A12DA6">
        <w:rPr>
          <w:noProof/>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297ABC34" w:rsidR="00A12DA6" w:rsidRDefault="00A12DA6" w:rsidP="00F56146">
      <w:pPr>
        <w:pStyle w:val="Descripcin"/>
        <w:spacing w:line="360" w:lineRule="auto"/>
        <w:jc w:val="center"/>
      </w:pPr>
      <w:r>
        <w:t xml:space="preserve">Il·lustració </w:t>
      </w:r>
      <w:fldSimple w:instr=" SEQ Il·lustració \* ARABIC ">
        <w:r w:rsidR="00A5121F">
          <w:rPr>
            <w:noProof/>
          </w:rPr>
          <w:t>6</w:t>
        </w:r>
      </w:fldSimple>
      <w:r>
        <w:t>: Procés de neteja dels textos.</w:t>
      </w:r>
    </w:p>
    <w:p w14:paraId="690A85E1" w14:textId="17990B22" w:rsidR="00A12DA6" w:rsidRDefault="00A12DA6" w:rsidP="00F56146">
      <w:pPr>
        <w:spacing w:line="360" w:lineRule="auto"/>
        <w:jc w:val="both"/>
        <w:rPr>
          <w:lang w:val="ca-ES"/>
        </w:rPr>
      </w:pPr>
      <w:r>
        <w:rPr>
          <w:lang w:val="ca-ES"/>
        </w:rPr>
        <w:t xml:space="preserve">La segona llibreria que he utilitzat es </w:t>
      </w:r>
      <w:proofErr w:type="spellStart"/>
      <w:r w:rsidR="005B38C5" w:rsidRPr="005B38C5">
        <w:rPr>
          <w:i/>
          <w:iCs/>
          <w:lang w:val="ca-ES"/>
        </w:rPr>
        <w:t>ntlk</w:t>
      </w:r>
      <w:proofErr w:type="spellEnd"/>
      <w:r w:rsidR="005B38C5">
        <w:rPr>
          <w:i/>
          <w:iCs/>
          <w:lang w:val="ca-ES"/>
        </w:rPr>
        <w:t xml:space="preserve"> (14) </w:t>
      </w:r>
      <w:r w:rsidR="005B38C5">
        <w:rPr>
          <w:lang w:val="ca-ES"/>
        </w:rPr>
        <w:t xml:space="preserve">es una llibreria de </w:t>
      </w:r>
      <w:proofErr w:type="spellStart"/>
      <w:r w:rsidR="005B38C5">
        <w:rPr>
          <w:lang w:val="ca-ES"/>
        </w:rPr>
        <w:t>Python</w:t>
      </w:r>
      <w:proofErr w:type="spellEnd"/>
      <w:r w:rsidR="005B38C5">
        <w:rPr>
          <w:lang w:val="ca-ES"/>
        </w:rPr>
        <w:t xml:space="preserve"> especialitzada en el tractament de textos. En aquest cas en concret l’he fet servir amb la finalitat d’eliminar paraules de contingut buit. Degut a que molts del professionals que utilitzen el programa són de parla catalana he hagut de fer un petit mòdul addicional amb aquelles paraules que he considerat que tenen un contingut buit.</w:t>
      </w:r>
    </w:p>
    <w:p w14:paraId="14A088E6" w14:textId="77777777" w:rsidR="005B38C5" w:rsidRDefault="005B38C5" w:rsidP="00F56146">
      <w:pPr>
        <w:keepNext/>
        <w:spacing w:line="360" w:lineRule="auto"/>
        <w:jc w:val="center"/>
      </w:pPr>
      <w:r w:rsidRPr="005B38C5">
        <w:rPr>
          <w:noProof/>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492E0AE6" w:rsidR="005B38C5" w:rsidRDefault="005B38C5" w:rsidP="00F56146">
      <w:pPr>
        <w:pStyle w:val="Descripcin"/>
        <w:spacing w:line="360" w:lineRule="auto"/>
        <w:jc w:val="center"/>
        <w:rPr>
          <w:lang w:val="ca-ES"/>
        </w:rPr>
      </w:pPr>
      <w:r>
        <w:t xml:space="preserve">Il·lustració </w:t>
      </w:r>
      <w:fldSimple w:instr=" SEQ Il·lustració \* ARABIC ">
        <w:r w:rsidR="00A5121F">
          <w:rPr>
            <w:noProof/>
          </w:rPr>
          <w:t>7</w:t>
        </w:r>
      </w:fldSimple>
      <w:r>
        <w:t xml:space="preserve">: Eliminació dels elements sense carrega </w:t>
      </w:r>
      <w:r w:rsidR="00F56146">
        <w:t>semàntica</w:t>
      </w:r>
      <w:r>
        <w:t>.</w:t>
      </w:r>
    </w:p>
    <w:p w14:paraId="01895AAF" w14:textId="77777777" w:rsidR="005B38C5" w:rsidRDefault="005B38C5" w:rsidP="00F56146">
      <w:pPr>
        <w:spacing w:line="360" w:lineRule="auto"/>
        <w:jc w:val="both"/>
        <w:rPr>
          <w:lang w:val="ca-ES"/>
        </w:rPr>
      </w:pPr>
    </w:p>
    <w:p w14:paraId="1DB0AAC3" w14:textId="00839D95" w:rsidR="00D04C04" w:rsidRPr="005B38C5" w:rsidRDefault="005B38C5" w:rsidP="00F56146">
      <w:pPr>
        <w:spacing w:line="360" w:lineRule="auto"/>
        <w:ind w:left="1440" w:hanging="23"/>
        <w:jc w:val="both"/>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1FB03769" w14:textId="546B5400" w:rsidR="00AE7745" w:rsidRDefault="00AE7745" w:rsidP="00F56146">
      <w:pPr>
        <w:pStyle w:val="Prrafodelista"/>
        <w:numPr>
          <w:ilvl w:val="1"/>
          <w:numId w:val="4"/>
        </w:numPr>
        <w:spacing w:line="360" w:lineRule="auto"/>
        <w:jc w:val="both"/>
        <w:rPr>
          <w:lang w:val="ca-ES"/>
        </w:rPr>
      </w:pPr>
      <w:r>
        <w:rPr>
          <w:lang w:val="ca-ES"/>
        </w:rPr>
        <w:lastRenderedPageBreak/>
        <w:t xml:space="preserve">Selecció del model base: </w:t>
      </w:r>
      <w:proofErr w:type="spellStart"/>
      <w:r>
        <w:rPr>
          <w:lang w:val="ca-ES"/>
        </w:rPr>
        <w:t>Clinical</w:t>
      </w:r>
      <w:proofErr w:type="spellEnd"/>
      <w:r>
        <w:rPr>
          <w:lang w:val="ca-ES"/>
        </w:rPr>
        <w:t xml:space="preserve"> </w:t>
      </w:r>
      <w:proofErr w:type="spellStart"/>
      <w:r>
        <w:rPr>
          <w:lang w:val="ca-ES"/>
        </w:rPr>
        <w:t>Longformer</w:t>
      </w:r>
      <w:proofErr w:type="spellEnd"/>
    </w:p>
    <w:p w14:paraId="4587AB9D" w14:textId="4CB7F369" w:rsidR="00D04C04" w:rsidRDefault="00D04C04" w:rsidP="00F56146">
      <w:pPr>
        <w:spacing w:line="360" w:lineRule="auto"/>
        <w:jc w:val="both"/>
        <w:rPr>
          <w:lang w:val="ca-ES"/>
        </w:rPr>
      </w:pPr>
      <w:r>
        <w:rPr>
          <w:lang w:val="ca-ES"/>
        </w:rPr>
        <w:t xml:space="preserve">Donada la longitud dels textos a estudiar vaig descartar el us de BERT i hem vaig centrar en la implementació d’un model de </w:t>
      </w:r>
      <w:proofErr w:type="spellStart"/>
      <w:r>
        <w:rPr>
          <w:lang w:val="ca-ES"/>
        </w:rPr>
        <w:t>transformers</w:t>
      </w:r>
      <w:proofErr w:type="spellEnd"/>
      <w:r>
        <w:rPr>
          <w:lang w:val="ca-ES"/>
        </w:rPr>
        <w:t xml:space="preserve"> basat en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ja que aquest permet processar seqüencies molt més llargues (fins a 4096 </w:t>
      </w:r>
      <w:proofErr w:type="spellStart"/>
      <w:r>
        <w:rPr>
          <w:lang w:val="ca-ES"/>
        </w:rPr>
        <w:t>tokens</w:t>
      </w:r>
      <w:proofErr w:type="spellEnd"/>
      <w:r>
        <w:rPr>
          <w:lang w:val="ca-ES"/>
        </w:rPr>
        <w:t xml:space="preserve">). Aquesta decisió m’ha permès poder mantenir la informació completa dels textos clínics sense truncaments innecessaris. </w:t>
      </w:r>
    </w:p>
    <w:p w14:paraId="0987ACBB" w14:textId="414B29C8" w:rsidR="00D04C04" w:rsidRDefault="00D04C04" w:rsidP="00F56146">
      <w:pPr>
        <w:spacing w:line="360" w:lineRule="auto"/>
        <w:jc w:val="both"/>
        <w:rPr>
          <w:lang w:val="ca-ES"/>
        </w:rPr>
      </w:pPr>
      <w:r>
        <w:rPr>
          <w:lang w:val="ca-ES"/>
        </w:rPr>
        <w:t xml:space="preserve">Es important comentar que tot i que el model esta al núvol, la eina sols descarrega el model el primer cop que s’executa per tal de descarregar-lo. Les següents execucions sols utilitza el model en local d’aquesta manera </w:t>
      </w:r>
      <w:r w:rsidR="009D49B1">
        <w:rPr>
          <w:lang w:val="ca-ES"/>
        </w:rPr>
        <w:t>s’elimina la dependència d’estar connectat a la xarxa externa.</w:t>
      </w:r>
      <w:r>
        <w:rPr>
          <w:lang w:val="ca-ES"/>
        </w:rPr>
        <w:t xml:space="preserve"> </w:t>
      </w:r>
    </w:p>
    <w:p w14:paraId="6EF38313" w14:textId="77777777" w:rsidR="009D49B1" w:rsidRDefault="009D49B1" w:rsidP="00F56146">
      <w:pPr>
        <w:keepNext/>
        <w:spacing w:line="360" w:lineRule="auto"/>
        <w:jc w:val="center"/>
      </w:pPr>
      <w:r w:rsidRPr="009D49B1">
        <w:rPr>
          <w:noProof/>
          <w:lang w:val="ca-ES"/>
        </w:rPr>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1C20325C" w:rsidR="009D49B1" w:rsidRDefault="009D49B1" w:rsidP="00F56146">
      <w:pPr>
        <w:pStyle w:val="Descripcin"/>
        <w:spacing w:line="360" w:lineRule="auto"/>
        <w:jc w:val="center"/>
      </w:pPr>
      <w:r>
        <w:t xml:space="preserve">Il·lustració </w:t>
      </w:r>
      <w:fldSimple w:instr=" SEQ Il·lustració \* ARABIC ">
        <w:r w:rsidR="00A5121F">
          <w:rPr>
            <w:noProof/>
          </w:rPr>
          <w:t>8</w:t>
        </w:r>
      </w:fldSimple>
      <w:r>
        <w:t>: Sistema per validar l’existència del model en local.</w:t>
      </w:r>
    </w:p>
    <w:p w14:paraId="7680E2BF" w14:textId="7FCBC5A3" w:rsidR="00F56146" w:rsidRDefault="00F56146" w:rsidP="00F56146">
      <w:pPr>
        <w:spacing w:line="360" w:lineRule="auto"/>
        <w:jc w:val="both"/>
      </w:pPr>
      <w:r>
        <w:t xml:space="preserve">El codi anterior realitza una validació, en cas que el model no estigui al directori corresponent descarrega el model de la xarxa, </w:t>
      </w:r>
      <w:r w:rsidR="00025024">
        <w:t xml:space="preserve">pas que sols s’hauria d’executar en la primera execució de l’aplicació. El funcionament normal es que </w:t>
      </w:r>
      <w:r>
        <w:t xml:space="preserve">el model </w:t>
      </w:r>
      <w:r w:rsidR="00025024">
        <w:t>es carregui des del</w:t>
      </w:r>
      <w:r>
        <w:t xml:space="preserve"> model existent.</w:t>
      </w:r>
    </w:p>
    <w:p w14:paraId="28120826" w14:textId="77777777" w:rsidR="00F56146" w:rsidRDefault="00F56146" w:rsidP="00F56146">
      <w:pPr>
        <w:jc w:val="both"/>
      </w:pPr>
    </w:p>
    <w:p w14:paraId="6B448446" w14:textId="77777777" w:rsidR="00F56146" w:rsidRDefault="00F56146" w:rsidP="00F56146">
      <w:pPr>
        <w:jc w:val="both"/>
      </w:pPr>
    </w:p>
    <w:p w14:paraId="351A1809" w14:textId="77777777" w:rsidR="00F56146" w:rsidRDefault="00F56146" w:rsidP="00F56146">
      <w:pPr>
        <w:jc w:val="both"/>
      </w:pPr>
    </w:p>
    <w:p w14:paraId="685F3E93" w14:textId="77777777" w:rsidR="00F56146" w:rsidRDefault="00F56146" w:rsidP="00F56146">
      <w:pPr>
        <w:jc w:val="both"/>
      </w:pPr>
    </w:p>
    <w:p w14:paraId="2C4209D7" w14:textId="77777777" w:rsidR="00F56146" w:rsidRDefault="00F56146" w:rsidP="00F56146">
      <w:pPr>
        <w:jc w:val="both"/>
      </w:pPr>
    </w:p>
    <w:p w14:paraId="604CCDD6" w14:textId="77777777" w:rsidR="00F56146" w:rsidRDefault="00F56146" w:rsidP="00F56146">
      <w:pPr>
        <w:jc w:val="both"/>
      </w:pPr>
    </w:p>
    <w:p w14:paraId="6C914509" w14:textId="77777777" w:rsidR="00F56146" w:rsidRDefault="00F56146" w:rsidP="00F56146">
      <w:pPr>
        <w:jc w:val="both"/>
      </w:pPr>
    </w:p>
    <w:p w14:paraId="04BD2D0F" w14:textId="77777777" w:rsidR="00F56146" w:rsidRPr="00F56146" w:rsidRDefault="00F56146" w:rsidP="00F56146">
      <w:pPr>
        <w:jc w:val="both"/>
      </w:pPr>
    </w:p>
    <w:p w14:paraId="07935B93" w14:textId="3D579D20" w:rsidR="00AE7745" w:rsidRDefault="00AE7745" w:rsidP="00F56146">
      <w:pPr>
        <w:pStyle w:val="Prrafodelista"/>
        <w:numPr>
          <w:ilvl w:val="1"/>
          <w:numId w:val="4"/>
        </w:numPr>
        <w:spacing w:line="360" w:lineRule="auto"/>
        <w:jc w:val="both"/>
        <w:rPr>
          <w:lang w:val="ca-ES"/>
        </w:rPr>
      </w:pPr>
      <w:r>
        <w:rPr>
          <w:lang w:val="ca-ES"/>
        </w:rPr>
        <w:t xml:space="preserve">Arquitectura del model propi </w:t>
      </w:r>
    </w:p>
    <w:p w14:paraId="03DDD7C6" w14:textId="45471F6E" w:rsidR="00A12DA6" w:rsidRDefault="00A154CD" w:rsidP="00F56146">
      <w:pPr>
        <w:pStyle w:val="Prrafodelista"/>
        <w:keepNext/>
        <w:spacing w:line="360" w:lineRule="auto"/>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F56146">
      <w:pPr>
        <w:pStyle w:val="Prrafodelista"/>
        <w:keepNext/>
        <w:numPr>
          <w:ilvl w:val="0"/>
          <w:numId w:val="23"/>
        </w:numPr>
        <w:spacing w:line="360" w:lineRule="auto"/>
        <w:ind w:left="2410" w:hanging="425"/>
        <w:jc w:val="both"/>
      </w:pPr>
      <w:r>
        <w:t xml:space="preserve">Codificador de text utilitzant el model </w:t>
      </w:r>
      <w:proofErr w:type="spellStart"/>
      <w:r w:rsidR="008C1C69" w:rsidRPr="008C1C69">
        <w:rPr>
          <w:i/>
          <w:iCs/>
        </w:rPr>
        <w:t>Longformer</w:t>
      </w:r>
      <w:proofErr w:type="spellEnd"/>
      <w:r w:rsidR="008C1C69">
        <w:rPr>
          <w:i/>
          <w:iCs/>
        </w:rPr>
        <w:t>.</w:t>
      </w:r>
    </w:p>
    <w:p w14:paraId="03EF1913" w14:textId="600964EE" w:rsidR="00A60A86" w:rsidRDefault="00A154CD" w:rsidP="00F56146">
      <w:pPr>
        <w:pStyle w:val="Prrafodelista"/>
        <w:keepNext/>
        <w:numPr>
          <w:ilvl w:val="0"/>
          <w:numId w:val="23"/>
        </w:numPr>
        <w:spacing w:line="360" w:lineRule="auto"/>
        <w:ind w:left="2410" w:hanging="425"/>
        <w:jc w:val="both"/>
      </w:pPr>
      <w:r>
        <w:t>Classificador de codis: Xarxa neuronal de dues capes que transforma el vector de text combinat en una predicció multi etiqueta (Codis CIE-10). Es fa servir la funció d’activació (</w:t>
      </w:r>
      <w:proofErr w:type="spellStart"/>
      <w:r>
        <w:t>ReLU</w:t>
      </w:r>
      <w:proofErr w:type="spellEnd"/>
      <w:r>
        <w:t>) i una capa de descartament aleatori (</w:t>
      </w:r>
      <w:proofErr w:type="spellStart"/>
      <w:r>
        <w:t>dropout</w:t>
      </w:r>
      <w:proofErr w:type="spellEnd"/>
      <w:r>
        <w:t>) per evitar l’ajust excessiu (sobre</w:t>
      </w:r>
      <w:r w:rsidR="001B079E">
        <w:t xml:space="preserve"> </w:t>
      </w:r>
      <w:r>
        <w:t>aprenentatge)</w:t>
      </w:r>
      <w:r w:rsidR="00A60A86">
        <w:t>.</w:t>
      </w:r>
    </w:p>
    <w:p w14:paraId="1625AB00" w14:textId="77C7AE31" w:rsidR="00A60A86" w:rsidRDefault="00A60A86" w:rsidP="00F56146">
      <w:pPr>
        <w:pStyle w:val="Prrafodelista"/>
        <w:keepNext/>
        <w:numPr>
          <w:ilvl w:val="0"/>
          <w:numId w:val="23"/>
        </w:numPr>
        <w:spacing w:line="360" w:lineRule="auto"/>
        <w:ind w:left="2410" w:hanging="425"/>
        <w:jc w:val="both"/>
      </w:pPr>
      <w:r>
        <w:t>Classificador d’ordre: Estructura paral·lela que aprèn a predir la rellevància relativa de cada codi assignat, millorant la qualitat de la codificació.</w:t>
      </w:r>
    </w:p>
    <w:p w14:paraId="7669AE0D" w14:textId="4FC0CEA8" w:rsidR="00A60A86" w:rsidRDefault="00A60A86" w:rsidP="00F56146">
      <w:pPr>
        <w:pStyle w:val="Prrafodelista"/>
        <w:keepNext/>
        <w:numPr>
          <w:ilvl w:val="0"/>
          <w:numId w:val="23"/>
        </w:numPr>
        <w:spacing w:line="360" w:lineRule="auto"/>
        <w:ind w:left="2410" w:hanging="425"/>
        <w:jc w:val="both"/>
      </w:pPr>
      <w:r>
        <w:t xml:space="preserve">Representacions de variables categòriques: S’incorporen representacions específiques per edat, gènere, tipus d’alta, servei mèdic i període d’activitat, amb la finalitat de capturar característiques rellevants que afecten a les codificacions. Per exemple no tindria mai sentit un codi que comencí per O en un home. Ja que les O són codis de diagnòstics associats a l’obstetrícia. </w:t>
      </w:r>
    </w:p>
    <w:p w14:paraId="47347358" w14:textId="3858AFAE" w:rsidR="00A60A86" w:rsidRDefault="00A60A86" w:rsidP="00F56146">
      <w:pPr>
        <w:pStyle w:val="Prrafodelista"/>
        <w:keepNext/>
        <w:numPr>
          <w:ilvl w:val="0"/>
          <w:numId w:val="23"/>
        </w:numPr>
        <w:spacing w:line="360" w:lineRule="auto"/>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F56146">
      <w:pPr>
        <w:keepNext/>
        <w:spacing w:line="360" w:lineRule="auto"/>
        <w:ind w:left="1985"/>
        <w:jc w:val="both"/>
      </w:pPr>
      <w:r>
        <w:t>Les decisions preses en el desenvolupament del model han estat:</w:t>
      </w:r>
    </w:p>
    <w:p w14:paraId="3A31626F" w14:textId="46D8774B" w:rsidR="00A60A86" w:rsidRDefault="00A60A86" w:rsidP="00F56146">
      <w:pPr>
        <w:pStyle w:val="Prrafodelista"/>
        <w:keepNext/>
        <w:numPr>
          <w:ilvl w:val="0"/>
          <w:numId w:val="23"/>
        </w:numPr>
        <w:spacing w:line="360" w:lineRule="auto"/>
        <w:ind w:left="2410" w:hanging="425"/>
        <w:jc w:val="both"/>
      </w:pPr>
      <w:r>
        <w:t xml:space="preserve">L’elecció del model de </w:t>
      </w:r>
      <w:proofErr w:type="spellStart"/>
      <w:r>
        <w:t>trans</w:t>
      </w:r>
      <w:r w:rsidR="00BD77BC">
        <w:t>f</w:t>
      </w:r>
      <w:r>
        <w:t>ormers</w:t>
      </w:r>
      <w:proofErr w:type="spellEnd"/>
      <w:r>
        <w:t xml:space="preserve">, </w:t>
      </w:r>
      <w:r w:rsidR="00B6177C">
        <w:t>s’ha optat per l’ús d’aquest per la seva capacitat de gestionar textos llargs.</w:t>
      </w:r>
    </w:p>
    <w:p w14:paraId="0612F176" w14:textId="3F5369D0" w:rsidR="00A60A86" w:rsidRDefault="00A60A86" w:rsidP="00F56146">
      <w:pPr>
        <w:pStyle w:val="Prrafodelista"/>
        <w:keepNext/>
        <w:numPr>
          <w:ilvl w:val="0"/>
          <w:numId w:val="23"/>
        </w:numPr>
        <w:spacing w:line="360" w:lineRule="auto"/>
        <w:ind w:left="2410" w:hanging="425"/>
        <w:jc w:val="both"/>
      </w:pPr>
      <w:r>
        <w:t>La classificació dels codis i l’ordre,</w:t>
      </w:r>
      <w:r w:rsidR="00B6177C">
        <w:t xml:space="preserve"> el primer codi sol representar el diagnòstic principal, el següents afecten a la complexitat de l’alta així com al comorbiditats.</w:t>
      </w:r>
    </w:p>
    <w:p w14:paraId="1C014697" w14:textId="60B67A5B" w:rsidR="00A60A86" w:rsidRDefault="00A60A86" w:rsidP="00F56146">
      <w:pPr>
        <w:pStyle w:val="Prrafodelista"/>
        <w:keepNext/>
        <w:numPr>
          <w:ilvl w:val="0"/>
          <w:numId w:val="23"/>
        </w:numPr>
        <w:spacing w:line="360" w:lineRule="auto"/>
        <w:ind w:left="2410" w:hanging="425"/>
        <w:jc w:val="both"/>
      </w:pPr>
      <w:r>
        <w:t>La integració de variables categòriques</w:t>
      </w:r>
      <w:r w:rsidR="00B6177C">
        <w:t xml:space="preserve">, s’ha utilitzat variables </w:t>
      </w:r>
      <w:proofErr w:type="spellStart"/>
      <w:r w:rsidR="00B6177C">
        <w:t>estructuraes</w:t>
      </w:r>
      <w:proofErr w:type="spellEnd"/>
      <w:r w:rsidR="00B6177C">
        <w:t xml:space="preserve"> com són el gènere, edat , tipus d’alta, ja que aporten informació complementaria als texts. </w:t>
      </w:r>
    </w:p>
    <w:p w14:paraId="458762F9" w14:textId="349AACD1" w:rsidR="00A60A86" w:rsidRDefault="00A60A86" w:rsidP="00F56146">
      <w:pPr>
        <w:pStyle w:val="Prrafodelista"/>
        <w:keepNext/>
        <w:numPr>
          <w:ilvl w:val="0"/>
          <w:numId w:val="23"/>
        </w:numPr>
        <w:spacing w:line="360" w:lineRule="auto"/>
        <w:ind w:left="2410" w:hanging="425"/>
        <w:jc w:val="both"/>
      </w:pPr>
      <w:r>
        <w:t xml:space="preserve">Ús del </w:t>
      </w:r>
      <w:proofErr w:type="spellStart"/>
      <w:r w:rsidRPr="00A60A86">
        <w:rPr>
          <w:i/>
          <w:iCs/>
        </w:rPr>
        <w:t>BCEWithLogitsLoss</w:t>
      </w:r>
      <w:proofErr w:type="spellEnd"/>
      <w:r>
        <w:t>. Permet gestionar la classificació de múltiples etiquetes</w:t>
      </w:r>
    </w:p>
    <w:p w14:paraId="55D17FBC" w14:textId="40DEF148" w:rsidR="009A0373" w:rsidRDefault="009A0373" w:rsidP="00F56146">
      <w:pPr>
        <w:pStyle w:val="Prrafodelista"/>
        <w:keepNext/>
        <w:numPr>
          <w:ilvl w:val="0"/>
          <w:numId w:val="23"/>
        </w:numPr>
        <w:spacing w:line="360" w:lineRule="auto"/>
        <w:ind w:left="2410" w:hanging="425"/>
        <w:jc w:val="both"/>
      </w:pPr>
      <w:r>
        <w:t>Aprenentatge incremental: Aprenentatge progressiu cas a cas, de manera que el model es pot adaptar contínuament als nous patrons.</w:t>
      </w:r>
    </w:p>
    <w:p w14:paraId="12A1BBCB" w14:textId="77777777" w:rsidR="00B6177C" w:rsidRDefault="00B6177C" w:rsidP="00B6177C">
      <w:pPr>
        <w:pStyle w:val="Prrafodelista"/>
        <w:keepNext/>
        <w:spacing w:line="360" w:lineRule="auto"/>
        <w:ind w:left="2410"/>
        <w:jc w:val="both"/>
      </w:pPr>
    </w:p>
    <w:p w14:paraId="7F6C96B0" w14:textId="77777777" w:rsidR="00A12DA6" w:rsidRPr="005141F3" w:rsidRDefault="00A12DA6" w:rsidP="005141F3">
      <w:pPr>
        <w:spacing w:line="360" w:lineRule="auto"/>
        <w:jc w:val="both"/>
        <w:rPr>
          <w:lang w:val="ca-ES"/>
        </w:rPr>
      </w:pPr>
    </w:p>
    <w:p w14:paraId="09AD88EF" w14:textId="6CB490A2" w:rsidR="00AE7745" w:rsidRDefault="00AE7745" w:rsidP="00F56146">
      <w:pPr>
        <w:pStyle w:val="Prrafodelista"/>
        <w:numPr>
          <w:ilvl w:val="1"/>
          <w:numId w:val="4"/>
        </w:numPr>
        <w:spacing w:line="360" w:lineRule="auto"/>
        <w:jc w:val="both"/>
        <w:rPr>
          <w:lang w:val="ca-ES"/>
        </w:rPr>
      </w:pPr>
      <w:r>
        <w:rPr>
          <w:lang w:val="ca-ES"/>
        </w:rPr>
        <w:lastRenderedPageBreak/>
        <w:t>Estratègia d’entrenament incremental</w:t>
      </w:r>
    </w:p>
    <w:p w14:paraId="65517AB6" w14:textId="02854390" w:rsidR="00BC1103" w:rsidRDefault="00BC1103" w:rsidP="00F56146">
      <w:pPr>
        <w:spacing w:line="360" w:lineRule="auto"/>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 sense necessita de re entrenaments massius que podrien resultar c</w:t>
      </w:r>
      <w:r w:rsidR="00B826D7">
        <w:rPr>
          <w:lang w:val="ca-ES"/>
        </w:rPr>
        <w:t>ostosos en temps i recursos.</w:t>
      </w:r>
    </w:p>
    <w:p w14:paraId="6583F11A" w14:textId="65B7D0B3" w:rsidR="00B826D7" w:rsidRDefault="00B826D7" w:rsidP="00F46524">
      <w:pPr>
        <w:spacing w:line="360" w:lineRule="auto"/>
        <w:jc w:val="both"/>
        <w:rPr>
          <w:lang w:val="ca-ES"/>
        </w:rPr>
      </w:pPr>
      <w:r>
        <w:rPr>
          <w:lang w:val="ca-ES"/>
        </w:rPr>
        <w:t>Les característiques són les següents:</w:t>
      </w:r>
    </w:p>
    <w:p w14:paraId="1EAE5A90" w14:textId="0F4607DC" w:rsidR="00B826D7" w:rsidRDefault="00B826D7" w:rsidP="00F46524">
      <w:pPr>
        <w:pStyle w:val="Prrafodelista"/>
        <w:numPr>
          <w:ilvl w:val="0"/>
          <w:numId w:val="23"/>
        </w:numPr>
        <w:spacing w:line="360" w:lineRule="auto"/>
        <w:ind w:left="2410" w:hanging="425"/>
        <w:jc w:val="both"/>
        <w:rPr>
          <w:lang w:val="ca-ES"/>
        </w:rPr>
      </w:pPr>
      <w:r>
        <w:rPr>
          <w:lang w:val="ca-ES"/>
        </w:rPr>
        <w:t xml:space="preserve">Entrenament per cada: Cada cas validat per el professional de codificació s’utilitzaran per actualitzar el model durant un cicle d’entrenament de x èpoques, aquestes èpoques es poden configurar dins la API, en el nostre cas serà de 5 èpoques per cada cas. </w:t>
      </w:r>
    </w:p>
    <w:p w14:paraId="2DB447C9" w14:textId="6AEE5300" w:rsidR="00B826D7" w:rsidRDefault="00B826D7" w:rsidP="00F46524">
      <w:pPr>
        <w:pStyle w:val="Prrafodelista"/>
        <w:numPr>
          <w:ilvl w:val="0"/>
          <w:numId w:val="23"/>
        </w:numPr>
        <w:spacing w:line="360" w:lineRule="auto"/>
        <w:ind w:left="2410" w:hanging="425"/>
        <w:jc w:val="both"/>
        <w:rPr>
          <w:lang w:val="ca-ES"/>
        </w:rPr>
      </w:pPr>
      <w:r>
        <w:rPr>
          <w:lang w:val="ca-ES"/>
        </w:rPr>
        <w:t xml:space="preserve">Ús d’aturada anticipada: Si no es detecta una millora significativa en la pèrdua(los </w:t>
      </w:r>
      <w:proofErr w:type="spellStart"/>
      <w:r>
        <w:rPr>
          <w:lang w:val="ca-ES"/>
        </w:rPr>
        <w:t>rate</w:t>
      </w:r>
      <w:proofErr w:type="spellEnd"/>
      <w:r>
        <w:rPr>
          <w:lang w:val="ca-ES"/>
        </w:rPr>
        <w:t>) de validació durant x èpoques consecutives, el procés d’entrenament s’atura per evitar el sobre aprenentatge. En el nostre cas 2 èpoques.</w:t>
      </w:r>
    </w:p>
    <w:p w14:paraId="31B54D54" w14:textId="7795291A" w:rsidR="00B826D7" w:rsidRPr="00B826D7" w:rsidRDefault="00B826D7" w:rsidP="00F46524">
      <w:pPr>
        <w:pStyle w:val="Prrafodelista"/>
        <w:numPr>
          <w:ilvl w:val="0"/>
          <w:numId w:val="23"/>
        </w:numPr>
        <w:spacing w:line="360" w:lineRule="auto"/>
        <w:ind w:left="2410" w:hanging="425"/>
        <w:jc w:val="both"/>
        <w:rPr>
          <w:lang w:val="ca-ES"/>
        </w:rPr>
      </w:pPr>
      <w:r>
        <w:rPr>
          <w:lang w:val="ca-ES"/>
        </w:rPr>
        <w:t xml:space="preserve">Optimitzador i funció de pèrdua: Es va servir l’optimitzador </w:t>
      </w:r>
      <w:proofErr w:type="spellStart"/>
      <w:r w:rsidRPr="00B826D7">
        <w:rPr>
          <w:i/>
          <w:iCs/>
          <w:lang w:val="ca-ES"/>
        </w:rPr>
        <w:t>AdamW</w:t>
      </w:r>
      <w:proofErr w:type="spellEnd"/>
      <w:r>
        <w:rPr>
          <w:i/>
          <w:iCs/>
          <w:lang w:val="ca-ES"/>
        </w:rPr>
        <w:t xml:space="preserve"> </w:t>
      </w:r>
      <w:r>
        <w:rPr>
          <w:lang w:val="ca-ES"/>
        </w:rPr>
        <w:t xml:space="preserve"> amb una taxa d’aprenentatge adaptativa gestionada per un planificador der reducció gradual (</w:t>
      </w:r>
      <w:proofErr w:type="spellStart"/>
      <w:r>
        <w:rPr>
          <w:lang w:val="ca-ES"/>
        </w:rPr>
        <w:t>StepLR</w:t>
      </w:r>
      <w:proofErr w:type="spellEnd"/>
      <w:r>
        <w:rPr>
          <w:lang w:val="ca-ES"/>
        </w:rPr>
        <w:t xml:space="preserve">). La funció de pèrdua principal és </w:t>
      </w:r>
      <w:proofErr w:type="spellStart"/>
      <w:r w:rsidRPr="00A60A86">
        <w:rPr>
          <w:i/>
          <w:iCs/>
        </w:rPr>
        <w:t>BCEWithLogitsLoss</w:t>
      </w:r>
      <w:proofErr w:type="spellEnd"/>
      <w:r>
        <w:rPr>
          <w:i/>
          <w:iCs/>
        </w:rPr>
        <w:t xml:space="preserve">, </w:t>
      </w:r>
      <w:r>
        <w:t>adaptada per a problemes de classificació múltiple.</w:t>
      </w:r>
    </w:p>
    <w:p w14:paraId="0B7581D1" w14:textId="093FF148" w:rsidR="00B826D7" w:rsidRPr="00B826D7" w:rsidRDefault="00B826D7" w:rsidP="00F46524">
      <w:pPr>
        <w:pStyle w:val="Prrafodelista"/>
        <w:numPr>
          <w:ilvl w:val="0"/>
          <w:numId w:val="23"/>
        </w:numPr>
        <w:spacing w:line="360" w:lineRule="auto"/>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6D1BE3DF" w:rsidR="00B826D7" w:rsidRPr="001B079E" w:rsidRDefault="00B826D7" w:rsidP="00F46524">
      <w:pPr>
        <w:pStyle w:val="Prrafodelista"/>
        <w:numPr>
          <w:ilvl w:val="0"/>
          <w:numId w:val="23"/>
        </w:numPr>
        <w:spacing w:line="360" w:lineRule="auto"/>
        <w:ind w:left="2410" w:hanging="425"/>
        <w:jc w:val="both"/>
        <w:rPr>
          <w:lang w:val="ca-ES"/>
        </w:rPr>
      </w:pPr>
      <w:r>
        <w:t xml:space="preserve">Després de cada sessió d’entrenament, es guarda l’estat del model, </w:t>
      </w:r>
      <w:r w:rsidR="006F04DA">
        <w:t>l’optimitzador</w:t>
      </w:r>
      <w:r>
        <w:t xml:space="preserve">, el </w:t>
      </w:r>
      <w:r w:rsidR="006F04DA">
        <w:t>planificador</w:t>
      </w:r>
      <w:r>
        <w:t xml:space="preserve"> de taxa </w:t>
      </w:r>
      <w:r w:rsidR="006F04DA">
        <w:t>d’aprenentatge</w:t>
      </w:r>
      <w:r>
        <w:t xml:space="preserve">, el catàleg de codis entrenat i el </w:t>
      </w:r>
      <w:proofErr w:type="spellStart"/>
      <w:r>
        <w:t>binaritzad</w:t>
      </w:r>
      <w:r w:rsidR="006F04DA">
        <w:t>o</w:t>
      </w:r>
      <w:r>
        <w:t>r</w:t>
      </w:r>
      <w:proofErr w:type="spellEnd"/>
      <w:r>
        <w:t xml:space="preserve"> d’etiquetes (</w:t>
      </w:r>
      <w:proofErr w:type="spellStart"/>
      <w:r>
        <w:t>MultiLabelBinarizer</w:t>
      </w:r>
      <w:proofErr w:type="spellEnd"/>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F46524">
      <w:pPr>
        <w:spacing w:line="360" w:lineRule="auto"/>
        <w:jc w:val="center"/>
        <w:rPr>
          <w:lang w:val="ca-ES"/>
        </w:rPr>
      </w:pPr>
      <w:r>
        <w:rPr>
          <w:noProof/>
        </w:rPr>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4D5FDAB8" w:rsidR="001B079E" w:rsidRDefault="001B079E" w:rsidP="00F46524">
      <w:pPr>
        <w:pStyle w:val="Descripcin"/>
        <w:spacing w:line="360" w:lineRule="auto"/>
        <w:jc w:val="center"/>
      </w:pPr>
      <w:r>
        <w:t xml:space="preserve">Il·lustració </w:t>
      </w:r>
      <w:fldSimple w:instr=" SEQ Il·lustració \* ARABIC ">
        <w:r w:rsidR="00A5121F">
          <w:rPr>
            <w:noProof/>
          </w:rPr>
          <w:t>9</w:t>
        </w:r>
      </w:fldSimple>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F46524">
      <w:pPr>
        <w:spacing w:line="360" w:lineRule="auto"/>
        <w:ind w:firstLine="23"/>
        <w:jc w:val="both"/>
      </w:pPr>
      <w:r>
        <w:lastRenderedPageBreak/>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F46524">
      <w:pPr>
        <w:pStyle w:val="Prrafodelista"/>
        <w:spacing w:line="360" w:lineRule="auto"/>
        <w:ind w:left="2410"/>
        <w:jc w:val="both"/>
        <w:rPr>
          <w:lang w:val="ca-ES"/>
        </w:rPr>
      </w:pPr>
    </w:p>
    <w:p w14:paraId="18D3FEDA" w14:textId="712DEB45" w:rsidR="00AE7745" w:rsidRDefault="00AE7745" w:rsidP="00F46524">
      <w:pPr>
        <w:pStyle w:val="Prrafodelista"/>
        <w:numPr>
          <w:ilvl w:val="1"/>
          <w:numId w:val="4"/>
        </w:numPr>
        <w:spacing w:line="360" w:lineRule="auto"/>
        <w:jc w:val="both"/>
        <w:rPr>
          <w:lang w:val="ca-ES"/>
        </w:rPr>
      </w:pPr>
      <w:r>
        <w:rPr>
          <w:lang w:val="ca-ES"/>
        </w:rPr>
        <w:t>Desenvolupament del motor de l’aplicació.</w:t>
      </w:r>
    </w:p>
    <w:p w14:paraId="77DB41EA" w14:textId="33DFBB78" w:rsidR="00AC3C12" w:rsidRDefault="00AC3C12" w:rsidP="00F46524">
      <w:pPr>
        <w:spacing w:line="360" w:lineRule="auto"/>
        <w:jc w:val="both"/>
        <w:rPr>
          <w:lang w:val="ca-ES"/>
        </w:rPr>
      </w:pPr>
      <w:r>
        <w:rPr>
          <w:lang w:val="ca-ES"/>
        </w:rPr>
        <w:t xml:space="preserve">El motor de l’aplicació s’ha implementat tot en el mòdul engine.py, centralitza totes les operacions necessàries per a la gestió del model, l’entrenament incremental i la realització de prediccions en temps real, Aquest motor integra el </w:t>
      </w:r>
      <w:proofErr w:type="spellStart"/>
      <w:r>
        <w:rPr>
          <w:lang w:val="ca-ES"/>
        </w:rPr>
        <w:t>preprocessament</w:t>
      </w:r>
      <w:proofErr w:type="spellEnd"/>
      <w:r>
        <w:rPr>
          <w:lang w:val="ca-ES"/>
        </w:rPr>
        <w:t xml:space="preserve"> de textos, les crides al model i l’actualització contínua del coneixement adquirit.</w:t>
      </w:r>
    </w:p>
    <w:p w14:paraId="73A23F46" w14:textId="77777777" w:rsidR="00AC3C12" w:rsidRDefault="00AC3C12" w:rsidP="00F46524">
      <w:pPr>
        <w:spacing w:line="360" w:lineRule="auto"/>
        <w:jc w:val="both"/>
        <w:rPr>
          <w:lang w:val="ca-ES"/>
        </w:rPr>
      </w:pPr>
    </w:p>
    <w:p w14:paraId="7F3F6557" w14:textId="5E0DCF81" w:rsidR="00AC3C12" w:rsidRDefault="00AC3C12" w:rsidP="00F46524">
      <w:pPr>
        <w:spacing w:line="360" w:lineRule="auto"/>
        <w:jc w:val="both"/>
        <w:rPr>
          <w:lang w:val="ca-ES"/>
        </w:rPr>
      </w:pPr>
      <w:r>
        <w:rPr>
          <w:lang w:val="ca-ES"/>
        </w:rPr>
        <w:t>Les funcions principals del motor són :</w:t>
      </w:r>
    </w:p>
    <w:p w14:paraId="3B0BC8E5" w14:textId="6F5B559C" w:rsidR="00AC3C12" w:rsidRDefault="00AC3C12" w:rsidP="00F46524">
      <w:pPr>
        <w:pStyle w:val="Prrafodelista"/>
        <w:numPr>
          <w:ilvl w:val="0"/>
          <w:numId w:val="23"/>
        </w:numPr>
        <w:spacing w:line="360" w:lineRule="auto"/>
        <w:ind w:left="2410" w:hanging="425"/>
        <w:jc w:val="both"/>
        <w:rPr>
          <w:lang w:val="ca-ES"/>
        </w:rPr>
      </w:pPr>
      <w:r>
        <w:rPr>
          <w:lang w:val="ca-ES"/>
        </w:rPr>
        <w:t xml:space="preserve">Inicialització del models: Carrega el model i el </w:t>
      </w:r>
      <w:proofErr w:type="spellStart"/>
      <w:r>
        <w:rPr>
          <w:lang w:val="ca-ES"/>
        </w:rPr>
        <w:t>tokenitzadors</w:t>
      </w:r>
      <w:proofErr w:type="spellEnd"/>
      <w:r>
        <w:rPr>
          <w:lang w:val="ca-ES"/>
        </w:rPr>
        <w:t xml:space="preserve"> </w:t>
      </w:r>
      <w:proofErr w:type="spellStart"/>
      <w:r>
        <w:rPr>
          <w:lang w:val="ca-ES"/>
        </w:rPr>
        <w:t>Longformes</w:t>
      </w:r>
      <w:proofErr w:type="spellEnd"/>
      <w:r>
        <w:rPr>
          <w:lang w:val="ca-ES"/>
        </w:rPr>
        <w:t xml:space="preserve"> des de fitxers locals. Si no es troben disponibles, es descarreguen automàticament i es guarden per a futures sessions.</w:t>
      </w:r>
    </w:p>
    <w:p w14:paraId="2E82EA18" w14:textId="78909894" w:rsidR="00AC3C12" w:rsidRDefault="00AC3C12" w:rsidP="00F46524">
      <w:pPr>
        <w:pStyle w:val="Prrafodelista"/>
        <w:numPr>
          <w:ilvl w:val="0"/>
          <w:numId w:val="23"/>
        </w:numPr>
        <w:spacing w:line="360" w:lineRule="auto"/>
        <w:ind w:left="2410" w:hanging="425"/>
        <w:jc w:val="both"/>
        <w:rPr>
          <w:lang w:val="ca-ES"/>
        </w:rPr>
      </w:pPr>
      <w:r>
        <w:rPr>
          <w:lang w:val="ca-ES"/>
        </w:rPr>
        <w:t>Gestió del dispositiu de càlcul: Detecta si es disposa de GPU i adapta el model al dispositiu disponible (</w:t>
      </w:r>
      <w:proofErr w:type="spellStart"/>
      <w:r>
        <w:rPr>
          <w:lang w:val="ca-ES"/>
        </w:rPr>
        <w:t>cuda</w:t>
      </w:r>
      <w:proofErr w:type="spellEnd"/>
      <w:r>
        <w:rPr>
          <w:lang w:val="ca-ES"/>
        </w:rPr>
        <w:t xml:space="preserve"> o </w:t>
      </w:r>
      <w:proofErr w:type="spellStart"/>
      <w:r>
        <w:rPr>
          <w:lang w:val="ca-ES"/>
        </w:rPr>
        <w:t>cpu</w:t>
      </w:r>
      <w:proofErr w:type="spellEnd"/>
      <w:r>
        <w:rPr>
          <w:lang w:val="ca-ES"/>
        </w:rPr>
        <w:t>) per optimitzar el rendiment.</w:t>
      </w:r>
    </w:p>
    <w:p w14:paraId="027AA06E" w14:textId="59F9A7D0" w:rsidR="00AC3C12" w:rsidRDefault="00AC3C12" w:rsidP="00F46524">
      <w:pPr>
        <w:pStyle w:val="Prrafodelista"/>
        <w:numPr>
          <w:ilvl w:val="0"/>
          <w:numId w:val="23"/>
        </w:numPr>
        <w:spacing w:line="360" w:lineRule="auto"/>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F46524">
      <w:pPr>
        <w:pStyle w:val="Prrafodelista"/>
        <w:numPr>
          <w:ilvl w:val="0"/>
          <w:numId w:val="23"/>
        </w:numPr>
        <w:spacing w:line="360" w:lineRule="auto"/>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29692E49" w:rsidR="00AC3C12" w:rsidRDefault="00AC3C12" w:rsidP="00F46524">
      <w:pPr>
        <w:pStyle w:val="Prrafodelista"/>
        <w:numPr>
          <w:ilvl w:val="0"/>
          <w:numId w:val="23"/>
        </w:numPr>
        <w:spacing w:line="360" w:lineRule="auto"/>
        <w:ind w:left="2410" w:hanging="425"/>
        <w:jc w:val="both"/>
        <w:rPr>
          <w:lang w:val="ca-ES"/>
        </w:rPr>
      </w:pPr>
      <w:r>
        <w:rPr>
          <w:lang w:val="ca-ES"/>
        </w:rPr>
        <w:t xml:space="preserve">Validació: Permet validar un cas, calculant mètriques de classificació (precisió, sensibilitat, F1) i mètriques d’ordre (exactitud de l’ordre i </w:t>
      </w:r>
      <w:proofErr w:type="spellStart"/>
      <w:r>
        <w:rPr>
          <w:lang w:val="ca-ES"/>
        </w:rPr>
        <w:t>Kendall</w:t>
      </w:r>
      <w:proofErr w:type="spellEnd"/>
      <w:r>
        <w:rPr>
          <w:lang w:val="ca-ES"/>
        </w:rPr>
        <w:t>-Tau). Aquest procés assegura que el model no sols assigni correctament els codis, sinó que també te en compte el seu ordre.</w:t>
      </w:r>
    </w:p>
    <w:p w14:paraId="74FBB579" w14:textId="7FAA5B8F" w:rsidR="00AC3C12" w:rsidRDefault="00AC3C12" w:rsidP="00F46524">
      <w:pPr>
        <w:pStyle w:val="Prrafodelista"/>
        <w:numPr>
          <w:ilvl w:val="0"/>
          <w:numId w:val="23"/>
        </w:numPr>
        <w:spacing w:line="360" w:lineRule="auto"/>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 les prediccions amb menys fiabilitat.</w:t>
      </w:r>
    </w:p>
    <w:p w14:paraId="7A68CC72" w14:textId="29688CEE" w:rsidR="0081531F" w:rsidRDefault="0081531F" w:rsidP="00F46524">
      <w:pPr>
        <w:pStyle w:val="Prrafodelista"/>
        <w:numPr>
          <w:ilvl w:val="0"/>
          <w:numId w:val="23"/>
        </w:numPr>
        <w:spacing w:line="360" w:lineRule="auto"/>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51C009D0" w14:textId="3A2C6D28" w:rsidR="0081531F" w:rsidRPr="0081531F" w:rsidRDefault="0081531F" w:rsidP="00F46524">
      <w:pPr>
        <w:spacing w:line="360" w:lineRule="auto"/>
        <w:jc w:val="both"/>
        <w:rPr>
          <w:lang w:val="ca-ES"/>
        </w:rPr>
      </w:pPr>
      <w:r>
        <w:rPr>
          <w:lang w:val="ca-ES"/>
        </w:rPr>
        <w:t>Aquest motor constitueix l’eix central de l’aplicació , assegurant que totes les etapes des de la recepció del text clínic fins a la generació de codis diagnòstics es duguin a terme de manera segura, eficient i adaptable al context.</w:t>
      </w:r>
    </w:p>
    <w:p w14:paraId="1D97A76E" w14:textId="77777777" w:rsidR="00A154CD" w:rsidRDefault="00A154CD" w:rsidP="00F46524">
      <w:pPr>
        <w:pStyle w:val="Prrafodelista"/>
        <w:spacing w:line="360" w:lineRule="auto"/>
        <w:ind w:left="2160"/>
        <w:jc w:val="both"/>
        <w:rPr>
          <w:lang w:val="ca-ES"/>
        </w:rPr>
      </w:pPr>
    </w:p>
    <w:p w14:paraId="1702B640" w14:textId="1AD0E57E" w:rsidR="00AE7745" w:rsidRDefault="00AE7745" w:rsidP="00F46524">
      <w:pPr>
        <w:pStyle w:val="Prrafodelista"/>
        <w:numPr>
          <w:ilvl w:val="1"/>
          <w:numId w:val="4"/>
        </w:numPr>
        <w:spacing w:line="360" w:lineRule="auto"/>
        <w:jc w:val="both"/>
        <w:rPr>
          <w:lang w:val="ca-ES"/>
        </w:rPr>
      </w:pPr>
      <w:r>
        <w:rPr>
          <w:lang w:val="ca-ES"/>
        </w:rPr>
        <w:t>Conclusions sobre el desenvolupament.</w:t>
      </w:r>
    </w:p>
    <w:p w14:paraId="41D96CBC" w14:textId="7AD0C4C9" w:rsidR="00CF1A22" w:rsidRPr="005711D3" w:rsidRDefault="00CF1A22" w:rsidP="00F46524">
      <w:pPr>
        <w:spacing w:line="360" w:lineRule="auto"/>
        <w:ind w:left="1440"/>
        <w:jc w:val="both"/>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F46524">
      <w:pPr>
        <w:pStyle w:val="Textocomentario"/>
        <w:spacing w:line="360" w:lineRule="auto"/>
        <w:ind w:left="1440"/>
        <w:jc w:val="both"/>
      </w:pPr>
    </w:p>
    <w:p w14:paraId="0B143ACC" w14:textId="77777777" w:rsidR="001B7130" w:rsidRDefault="001B7130" w:rsidP="00F46524">
      <w:pPr>
        <w:spacing w:line="360" w:lineRule="auto"/>
        <w:ind w:left="0"/>
        <w:jc w:val="both"/>
        <w:rPr>
          <w:lang w:val="ca-ES"/>
        </w:rPr>
      </w:pPr>
    </w:p>
    <w:p w14:paraId="2CB1B8FA" w14:textId="44B11834" w:rsidR="001B7130" w:rsidRDefault="001B7130" w:rsidP="00F46524">
      <w:pPr>
        <w:pStyle w:val="Ttulo1"/>
        <w:numPr>
          <w:ilvl w:val="0"/>
          <w:numId w:val="4"/>
        </w:numPr>
        <w:spacing w:line="360" w:lineRule="auto"/>
        <w:jc w:val="both"/>
        <w:rPr>
          <w:lang w:val="ca-ES"/>
        </w:rPr>
      </w:pPr>
      <w:bookmarkStart w:id="20" w:name="_Toc198306200"/>
      <w:r>
        <w:rPr>
          <w:lang w:val="ca-ES"/>
        </w:rPr>
        <w:t>Anàlisis de resultats</w:t>
      </w:r>
      <w:bookmarkEnd w:id="20"/>
    </w:p>
    <w:p w14:paraId="6FA7A6FB" w14:textId="0000DDF9" w:rsidR="00F75387" w:rsidRDefault="00F75387" w:rsidP="00F46524">
      <w:pPr>
        <w:spacing w:line="360" w:lineRule="auto"/>
        <w:jc w:val="both"/>
        <w:rPr>
          <w:lang w:val="ca-ES"/>
        </w:rPr>
      </w:pPr>
      <w:r>
        <w:rPr>
          <w:lang w:val="ca-ES"/>
        </w:rPr>
        <w:t>El procés d’entrenament s’ha dut a terme correctament, complint tots els passos establerts i guardant les mètriques de pèrdua (</w:t>
      </w:r>
      <w:proofErr w:type="spellStart"/>
      <w:r>
        <w:rPr>
          <w:lang w:val="ca-ES"/>
        </w:rPr>
        <w:t>loss</w:t>
      </w:r>
      <w:proofErr w:type="spellEnd"/>
      <w:r>
        <w:rPr>
          <w:lang w:val="ca-ES"/>
        </w:rPr>
        <w:t xml:space="preserve">) previstes per al conjunt d’entrenament i validació. El model ha utilitzat totes les eines que s’han implementat per a evitar el sobre ajust i la parada quan el cas deixava d’entrenar el model, per tal d’evitar sobre entrenaments. </w:t>
      </w:r>
    </w:p>
    <w:p w14:paraId="6D17BBDA" w14:textId="77777777" w:rsidR="00F75387" w:rsidRDefault="00F75387" w:rsidP="00F46524">
      <w:pPr>
        <w:spacing w:line="360" w:lineRule="auto"/>
        <w:jc w:val="both"/>
        <w:rPr>
          <w:lang w:val="ca-ES"/>
        </w:rPr>
      </w:pPr>
    </w:p>
    <w:p w14:paraId="5387C182" w14:textId="77777777" w:rsidR="00F75387" w:rsidRDefault="00F75387" w:rsidP="00F46524">
      <w:pPr>
        <w:keepNext/>
        <w:spacing w:line="360" w:lineRule="auto"/>
        <w:jc w:val="both"/>
      </w:pPr>
      <w:r w:rsidRPr="00F75387">
        <w:rPr>
          <w:noProof/>
          <w:lang w:val="ca-ES"/>
        </w:rPr>
        <w:drawing>
          <wp:inline distT="0" distB="0" distL="0" distR="0" wp14:anchorId="5D942458" wp14:editId="712232E6">
            <wp:extent cx="4621854" cy="3448050"/>
            <wp:effectExtent l="0" t="0" r="7620" b="0"/>
            <wp:docPr id="1868404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04764" name=""/>
                    <pic:cNvPicPr/>
                  </pic:nvPicPr>
                  <pic:blipFill>
                    <a:blip r:embed="rId31"/>
                    <a:stretch>
                      <a:fillRect/>
                    </a:stretch>
                  </pic:blipFill>
                  <pic:spPr>
                    <a:xfrm>
                      <a:off x="0" y="0"/>
                      <a:ext cx="4625075" cy="3450453"/>
                    </a:xfrm>
                    <a:prstGeom prst="rect">
                      <a:avLst/>
                    </a:prstGeom>
                  </pic:spPr>
                </pic:pic>
              </a:graphicData>
            </a:graphic>
          </wp:inline>
        </w:drawing>
      </w:r>
    </w:p>
    <w:p w14:paraId="1416A57F" w14:textId="7068B026" w:rsidR="00F75387" w:rsidRDefault="00F75387" w:rsidP="00F46524">
      <w:pPr>
        <w:pStyle w:val="Descripcin"/>
        <w:spacing w:line="360" w:lineRule="auto"/>
        <w:jc w:val="both"/>
      </w:pPr>
      <w:r>
        <w:t xml:space="preserve">Il·lustració </w:t>
      </w:r>
      <w:fldSimple w:instr=" SEQ Il·lustració \* ARABIC ">
        <w:r w:rsidR="00A5121F">
          <w:rPr>
            <w:noProof/>
          </w:rPr>
          <w:t>10</w:t>
        </w:r>
      </w:fldSimple>
      <w:r>
        <w:t>: Gràfic de les pèrdues durant l'entrenament</w:t>
      </w:r>
    </w:p>
    <w:p w14:paraId="723C3E97" w14:textId="708D2BB7" w:rsidR="00F75387" w:rsidRDefault="00F75387" w:rsidP="00F46524">
      <w:pPr>
        <w:spacing w:line="360" w:lineRule="auto"/>
        <w:jc w:val="both"/>
        <w:rPr>
          <w:lang w:val="ca-ES"/>
        </w:rPr>
      </w:pPr>
      <w:r>
        <w:rPr>
          <w:lang w:val="ca-ES"/>
        </w:rPr>
        <w:lastRenderedPageBreak/>
        <w:t>Els principals punts que podem extreure del entrenament són:</w:t>
      </w:r>
    </w:p>
    <w:p w14:paraId="1CA031D0" w14:textId="0C3EE7C4" w:rsidR="00F75387" w:rsidRDefault="00F75387" w:rsidP="00F46524">
      <w:pPr>
        <w:pStyle w:val="Prrafodelista"/>
        <w:numPr>
          <w:ilvl w:val="0"/>
          <w:numId w:val="23"/>
        </w:numPr>
        <w:spacing w:line="360" w:lineRule="auto"/>
        <w:ind w:left="2160" w:hanging="426"/>
        <w:jc w:val="both"/>
        <w:rPr>
          <w:lang w:val="ca-ES"/>
        </w:rPr>
      </w:pPr>
      <w:r w:rsidRPr="00F75387">
        <w:rPr>
          <w:lang w:val="ca-ES"/>
        </w:rPr>
        <w:t>Entrenament correcte:</w:t>
      </w:r>
      <w:r>
        <w:rPr>
          <w:lang w:val="ca-ES"/>
        </w:rPr>
        <w:t xml:space="preserve"> </w:t>
      </w:r>
      <w:r w:rsidRPr="00F75387">
        <w:rPr>
          <w:lang w:val="ca-ES"/>
        </w:rPr>
        <w:t>El model ha aconseguit reduir la pèrdua al llarg de les èpoques, indicant que aprenia patrons dels exemples d’entrenament.</w:t>
      </w:r>
    </w:p>
    <w:p w14:paraId="0B39009A" w14:textId="6D10AA2D" w:rsidR="007D6B65" w:rsidRDefault="007D6B65" w:rsidP="00F46524">
      <w:pPr>
        <w:pStyle w:val="Prrafodelista"/>
        <w:numPr>
          <w:ilvl w:val="0"/>
          <w:numId w:val="23"/>
        </w:numPr>
        <w:spacing w:line="360" w:lineRule="auto"/>
        <w:ind w:left="2160" w:hanging="426"/>
        <w:jc w:val="both"/>
        <w:rPr>
          <w:lang w:val="ca-ES"/>
        </w:rPr>
      </w:pPr>
      <w:r>
        <w:rPr>
          <w:lang w:val="ca-ES"/>
        </w:rPr>
        <w:t>Mecanisme de seguretat: El model es guarda darrere de cada entrenament amb la finalitat d’evitar que les caigudes del servidor afectessin al model.</w:t>
      </w:r>
    </w:p>
    <w:p w14:paraId="4F649BBA" w14:textId="77777777" w:rsidR="007D6B65" w:rsidRDefault="007D6B65" w:rsidP="00F46524">
      <w:pPr>
        <w:pStyle w:val="Prrafodelista"/>
        <w:keepNext/>
        <w:spacing w:line="360" w:lineRule="auto"/>
        <w:ind w:left="2160"/>
        <w:jc w:val="center"/>
      </w:pPr>
      <w:r w:rsidRPr="007D6B65">
        <w:rPr>
          <w:noProof/>
          <w:lang w:val="ca-ES"/>
        </w:rPr>
        <w:drawing>
          <wp:inline distT="0" distB="0" distL="0" distR="0" wp14:anchorId="6773A70F" wp14:editId="483DE0F4">
            <wp:extent cx="3323310" cy="2481932"/>
            <wp:effectExtent l="0" t="0" r="0" b="0"/>
            <wp:docPr id="2065960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60082" name=""/>
                    <pic:cNvPicPr/>
                  </pic:nvPicPr>
                  <pic:blipFill>
                    <a:blip r:embed="rId32"/>
                    <a:stretch>
                      <a:fillRect/>
                    </a:stretch>
                  </pic:blipFill>
                  <pic:spPr>
                    <a:xfrm>
                      <a:off x="0" y="0"/>
                      <a:ext cx="3336956" cy="2492123"/>
                    </a:xfrm>
                    <a:prstGeom prst="rect">
                      <a:avLst/>
                    </a:prstGeom>
                  </pic:spPr>
                </pic:pic>
              </a:graphicData>
            </a:graphic>
          </wp:inline>
        </w:drawing>
      </w:r>
    </w:p>
    <w:p w14:paraId="08FC58FA" w14:textId="212E7DAB" w:rsidR="007D6B65" w:rsidRDefault="007D6B65" w:rsidP="00F46524">
      <w:pPr>
        <w:pStyle w:val="Descripcin"/>
        <w:spacing w:line="360" w:lineRule="auto"/>
        <w:jc w:val="center"/>
      </w:pPr>
      <w:r>
        <w:t xml:space="preserve">Il·lustració </w:t>
      </w:r>
      <w:fldSimple w:instr=" SEQ Il·lustració \* ARABIC ">
        <w:r w:rsidR="00A5121F">
          <w:rPr>
            <w:noProof/>
          </w:rPr>
          <w:t>11</w:t>
        </w:r>
      </w:fldSimple>
      <w:r>
        <w:t>: Mida del lot contra pèrdua final</w:t>
      </w:r>
    </w:p>
    <w:p w14:paraId="314D7E0C" w14:textId="74C7E07C" w:rsidR="007D6B65" w:rsidRDefault="007D6B65" w:rsidP="00F46524">
      <w:pPr>
        <w:spacing w:line="360" w:lineRule="auto"/>
        <w:rPr>
          <w:lang w:val="ca-ES"/>
        </w:rPr>
      </w:pPr>
      <w:r>
        <w:rPr>
          <w:lang w:val="ca-ES"/>
        </w:rPr>
        <w:t xml:space="preserve">Amb el gràfic anterior podem dir que a mesura que augmenta la grandària del lot, la pèrdua final també incrementa. </w:t>
      </w:r>
      <w:r w:rsidR="008C7E86">
        <w:rPr>
          <w:lang w:val="ca-ES"/>
        </w:rPr>
        <w:t>Això indica que el model presenta més dificultats per aprendre quan treballa amb lots grans en comparació amb lots petits. Aquest ha estat el primer indicador que l’estudi no ha anat tan bé com s’esperava inicialment, i posa de manifest la importància de revisar i ajustar els hiperparàmetres per optimitzar el rendiment del model.</w:t>
      </w:r>
    </w:p>
    <w:p w14:paraId="0395711D" w14:textId="77777777" w:rsidR="008C7E86" w:rsidRDefault="008C7E86" w:rsidP="00F46524">
      <w:pPr>
        <w:spacing w:line="360" w:lineRule="auto"/>
        <w:rPr>
          <w:lang w:val="ca-ES"/>
        </w:rPr>
      </w:pPr>
    </w:p>
    <w:p w14:paraId="69201869" w14:textId="640B9275" w:rsidR="008C7E86" w:rsidRDefault="008C7E86" w:rsidP="00F46524">
      <w:pPr>
        <w:spacing w:line="360" w:lineRule="auto"/>
        <w:rPr>
          <w:lang w:val="ca-ES"/>
        </w:rPr>
      </w:pPr>
      <w:r>
        <w:rPr>
          <w:lang w:val="ca-ES"/>
        </w:rPr>
        <w:t>Un cop acabat amb l’entrenament es va dur a terme el procés de validació, es van realitzar les validacions per avaluar la capacitat del model de generalitzar sobre dades no vistes durant l’entrenament. Aquest es el procés clau per comprovar si l’aprenentatge realitzat és robust o el model simplement s’ha centrat en els casos entrenats.</w:t>
      </w:r>
    </w:p>
    <w:p w14:paraId="60FB37AA" w14:textId="77777777" w:rsidR="008C7E86" w:rsidRDefault="008C7E86" w:rsidP="00F46524">
      <w:pPr>
        <w:spacing w:line="360" w:lineRule="auto"/>
        <w:rPr>
          <w:lang w:val="ca-ES"/>
        </w:rPr>
      </w:pPr>
    </w:p>
    <w:p w14:paraId="1778A3EC" w14:textId="5EAFA1D5" w:rsidR="008C7E86" w:rsidRDefault="008C7E86" w:rsidP="00F46524">
      <w:pPr>
        <w:spacing w:line="360" w:lineRule="auto"/>
        <w:rPr>
          <w:lang w:val="ca-ES"/>
        </w:rPr>
      </w:pPr>
      <w:r>
        <w:rPr>
          <w:lang w:val="ca-ES"/>
        </w:rPr>
        <w:t>Tot i que vaig establir un nivell molt alt</w:t>
      </w:r>
      <w:r w:rsidR="003E5FDE">
        <w:rPr>
          <w:lang w:val="ca-ES"/>
        </w:rPr>
        <w:t xml:space="preserve"> (90%)</w:t>
      </w:r>
      <w:r>
        <w:rPr>
          <w:lang w:val="ca-ES"/>
        </w:rPr>
        <w:t xml:space="preserve"> per a confiar amb els codis predits, </w:t>
      </w:r>
      <w:r w:rsidR="003E5FDE">
        <w:rPr>
          <w:lang w:val="ca-ES"/>
        </w:rPr>
        <w:t>també es va extreure el top-15 de codis amb més probabilitat per cada cas, per obtenir una visió més àmplia.</w:t>
      </w:r>
      <w:r>
        <w:rPr>
          <w:lang w:val="ca-ES"/>
        </w:rPr>
        <w:t xml:space="preserve"> El resultat va ser molt negatiu</w:t>
      </w:r>
      <w:r w:rsidR="003E5FDE">
        <w:rPr>
          <w:lang w:val="ca-ES"/>
        </w:rPr>
        <w:t>, el models no va ser capaç de categoritzar cap codi amb  un llindar del 90%. No obstant això, s’observa que el model sí que mostra certa generalització, ja que tendia a assignar més probabilitats als codis més freqüents del conjunt de dades.</w:t>
      </w:r>
    </w:p>
    <w:p w14:paraId="403F512E" w14:textId="77777777" w:rsidR="003E5FDE" w:rsidRDefault="003E5FDE" w:rsidP="00F46524">
      <w:pPr>
        <w:spacing w:line="360" w:lineRule="auto"/>
        <w:rPr>
          <w:lang w:val="ca-ES"/>
        </w:rPr>
      </w:pPr>
    </w:p>
    <w:p w14:paraId="7EC374DE" w14:textId="25B0E9EE" w:rsidR="003E5FDE" w:rsidRDefault="003E5FDE" w:rsidP="00F46524">
      <w:pPr>
        <w:spacing w:line="360" w:lineRule="auto"/>
        <w:rPr>
          <w:lang w:val="ca-ES"/>
        </w:rPr>
      </w:pPr>
      <w:r>
        <w:rPr>
          <w:lang w:val="ca-ES"/>
        </w:rPr>
        <w:t>En l’apartat de l’ordre, tot i que durant l’entrenament es veia que la pèrdua era més elevada com, sols tenia en compte els codis correctes si que s’ha pogut comprovar que el model ha après a establir un cert ordre entre les prediccions.</w:t>
      </w:r>
    </w:p>
    <w:p w14:paraId="14558EA1" w14:textId="365A917A" w:rsidR="007D6B65" w:rsidRDefault="003E5FDE" w:rsidP="00F46524">
      <w:pPr>
        <w:spacing w:line="360" w:lineRule="auto"/>
        <w:rPr>
          <w:lang w:val="ca-ES"/>
        </w:rPr>
      </w:pPr>
      <w:r>
        <w:rPr>
          <w:lang w:val="ca-ES"/>
        </w:rPr>
        <w:t xml:space="preserve">La distribució de </w:t>
      </w:r>
      <w:proofErr w:type="spellStart"/>
      <w:r>
        <w:rPr>
          <w:lang w:val="ca-ES"/>
        </w:rPr>
        <w:t>Kendall</w:t>
      </w:r>
      <w:proofErr w:type="spellEnd"/>
      <w:r>
        <w:rPr>
          <w:lang w:val="ca-ES"/>
        </w:rPr>
        <w:t>-Tau mostra un patró interessant:</w:t>
      </w:r>
    </w:p>
    <w:p w14:paraId="4DF0458F" w14:textId="73AF7540" w:rsidR="003E5FDE" w:rsidRDefault="003E5FDE" w:rsidP="00F46524">
      <w:pPr>
        <w:pStyle w:val="Prrafodelista"/>
        <w:numPr>
          <w:ilvl w:val="0"/>
          <w:numId w:val="23"/>
        </w:numPr>
        <w:spacing w:line="360" w:lineRule="auto"/>
        <w:ind w:left="1843" w:hanging="425"/>
        <w:rPr>
          <w:lang w:val="ca-ES"/>
        </w:rPr>
      </w:pPr>
      <w:r>
        <w:rPr>
          <w:lang w:val="ca-ES"/>
        </w:rPr>
        <w:t>Una gran concentració de valors pròxims a 1, indicant que en molts casos el model es capaç d’ordenar els codis de manera molt similar a l’ordre real.</w:t>
      </w:r>
    </w:p>
    <w:p w14:paraId="6252DC43" w14:textId="23E35ED8" w:rsidR="003E5FDE" w:rsidRDefault="003E5FDE" w:rsidP="00F46524">
      <w:pPr>
        <w:pStyle w:val="Prrafodelista"/>
        <w:numPr>
          <w:ilvl w:val="0"/>
          <w:numId w:val="23"/>
        </w:numPr>
        <w:spacing w:line="360" w:lineRule="auto"/>
        <w:ind w:left="1843" w:hanging="425"/>
        <w:rPr>
          <w:lang w:val="ca-ES"/>
        </w:rPr>
      </w:pPr>
      <w:r>
        <w:rPr>
          <w:lang w:val="ca-ES"/>
        </w:rPr>
        <w:t>Els pics entre 0 i -1, serien els casos que el model ordena de manera aleatòria o inclús a la inversa de l’ordre correcte.</w:t>
      </w:r>
    </w:p>
    <w:p w14:paraId="5AE3A3D6" w14:textId="29EF425B" w:rsidR="003E5FDE" w:rsidRPr="003E5FDE" w:rsidRDefault="003E5FDE" w:rsidP="00F46524">
      <w:pPr>
        <w:spacing w:line="360" w:lineRule="auto"/>
        <w:ind w:left="1418"/>
        <w:rPr>
          <w:lang w:val="ca-ES"/>
        </w:rPr>
      </w:pPr>
      <w:r>
        <w:rPr>
          <w:lang w:val="ca-ES"/>
        </w:rPr>
        <w:t>Aquesta distribució apunta a que malgrat la manca de preci</w:t>
      </w:r>
      <w:r w:rsidR="00CA5288">
        <w:rPr>
          <w:lang w:val="ca-ES"/>
        </w:rPr>
        <w:t>si</w:t>
      </w:r>
      <w:r>
        <w:rPr>
          <w:lang w:val="ca-ES"/>
        </w:rPr>
        <w:t>ó en la selecció dels codis, el model ha interioritzar certes regles d’ordre</w:t>
      </w:r>
      <w:r w:rsidR="00FF3C5A">
        <w:rPr>
          <w:lang w:val="ca-ES"/>
        </w:rPr>
        <w:t>.</w:t>
      </w:r>
    </w:p>
    <w:p w14:paraId="58250EF7" w14:textId="77777777" w:rsidR="003E5FDE" w:rsidRDefault="003E5FDE" w:rsidP="00F46524">
      <w:pPr>
        <w:keepNext/>
        <w:spacing w:line="360" w:lineRule="auto"/>
        <w:ind w:left="0"/>
        <w:jc w:val="center"/>
      </w:pPr>
      <w:r w:rsidRPr="003E5FDE">
        <w:rPr>
          <w:noProof/>
          <w:lang w:val="ca-ES"/>
        </w:rPr>
        <w:drawing>
          <wp:inline distT="0" distB="0" distL="0" distR="0" wp14:anchorId="22433061" wp14:editId="1B249E91">
            <wp:extent cx="3352193" cy="2266950"/>
            <wp:effectExtent l="0" t="0" r="635" b="0"/>
            <wp:docPr id="1073382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82344" name=""/>
                    <pic:cNvPicPr/>
                  </pic:nvPicPr>
                  <pic:blipFill>
                    <a:blip r:embed="rId33"/>
                    <a:stretch>
                      <a:fillRect/>
                    </a:stretch>
                  </pic:blipFill>
                  <pic:spPr>
                    <a:xfrm>
                      <a:off x="0" y="0"/>
                      <a:ext cx="3360864" cy="2272814"/>
                    </a:xfrm>
                    <a:prstGeom prst="rect">
                      <a:avLst/>
                    </a:prstGeom>
                  </pic:spPr>
                </pic:pic>
              </a:graphicData>
            </a:graphic>
          </wp:inline>
        </w:drawing>
      </w:r>
    </w:p>
    <w:p w14:paraId="5042C5F9" w14:textId="70E73B95" w:rsidR="001B7130" w:rsidRDefault="003E5FDE" w:rsidP="00F46524">
      <w:pPr>
        <w:pStyle w:val="Descripcin"/>
        <w:spacing w:line="360" w:lineRule="auto"/>
        <w:jc w:val="center"/>
      </w:pPr>
      <w:r>
        <w:t xml:space="preserve">Il·lustració </w:t>
      </w:r>
      <w:fldSimple w:instr=" SEQ Il·lustració \* ARABIC ">
        <w:r w:rsidR="00A5121F">
          <w:rPr>
            <w:noProof/>
          </w:rPr>
          <w:t>12</w:t>
        </w:r>
      </w:fldSimple>
      <w:r>
        <w:t xml:space="preserve">: Distribució de l'ordre de </w:t>
      </w:r>
      <w:proofErr w:type="spellStart"/>
      <w:r>
        <w:t>Kendall</w:t>
      </w:r>
      <w:proofErr w:type="spellEnd"/>
      <w:r>
        <w:t>-Tau</w:t>
      </w:r>
    </w:p>
    <w:p w14:paraId="3CED0E7F" w14:textId="77777777" w:rsidR="00B00C7E" w:rsidRDefault="00B00C7E" w:rsidP="00B00C7E"/>
    <w:p w14:paraId="7C5B26B9" w14:textId="77777777" w:rsidR="00B00C7E" w:rsidRDefault="00B00C7E" w:rsidP="00B00C7E"/>
    <w:p w14:paraId="0417C360" w14:textId="77777777" w:rsidR="00B00C7E" w:rsidRDefault="00B00C7E" w:rsidP="00B00C7E"/>
    <w:p w14:paraId="74A519D2" w14:textId="77777777" w:rsidR="00B00C7E" w:rsidRDefault="00B00C7E" w:rsidP="00B00C7E"/>
    <w:p w14:paraId="3250445A" w14:textId="77777777" w:rsidR="00B00C7E" w:rsidRDefault="00B00C7E" w:rsidP="00B00C7E"/>
    <w:p w14:paraId="72602338" w14:textId="77777777" w:rsidR="00B00C7E" w:rsidRDefault="00B00C7E" w:rsidP="00B00C7E"/>
    <w:p w14:paraId="610D65C3" w14:textId="77777777" w:rsidR="00B00C7E" w:rsidRDefault="00B00C7E" w:rsidP="00B00C7E"/>
    <w:p w14:paraId="3E1DEE58" w14:textId="77777777" w:rsidR="00B00C7E" w:rsidRDefault="00B00C7E" w:rsidP="00B00C7E"/>
    <w:p w14:paraId="121869D6" w14:textId="77777777" w:rsidR="00B00C7E" w:rsidRDefault="00B00C7E" w:rsidP="00B00C7E"/>
    <w:p w14:paraId="58819146" w14:textId="77777777" w:rsidR="00B00C7E" w:rsidRDefault="00B00C7E" w:rsidP="00B00C7E"/>
    <w:p w14:paraId="4B21FCDA" w14:textId="77777777" w:rsidR="00B00C7E" w:rsidRDefault="00B00C7E" w:rsidP="00B00C7E"/>
    <w:p w14:paraId="2498F22C" w14:textId="77777777" w:rsidR="00B00C7E" w:rsidRDefault="00B00C7E" w:rsidP="00B00C7E"/>
    <w:p w14:paraId="6FE57315" w14:textId="77777777" w:rsidR="00B00C7E" w:rsidRDefault="00B00C7E" w:rsidP="00B00C7E"/>
    <w:p w14:paraId="43CEDCF8" w14:textId="77777777" w:rsidR="00B00C7E" w:rsidRDefault="00B00C7E" w:rsidP="00B00C7E"/>
    <w:p w14:paraId="34DBAF92" w14:textId="77777777" w:rsidR="00B00C7E" w:rsidRPr="00B00C7E" w:rsidRDefault="00B00C7E" w:rsidP="003E6F40">
      <w:pPr>
        <w:ind w:left="0"/>
      </w:pPr>
    </w:p>
    <w:p w14:paraId="55890104" w14:textId="011489D0" w:rsidR="00CA5288" w:rsidRDefault="00CA5288" w:rsidP="00F46524">
      <w:pPr>
        <w:pStyle w:val="Ttulo1"/>
        <w:numPr>
          <w:ilvl w:val="0"/>
          <w:numId w:val="4"/>
        </w:numPr>
        <w:spacing w:line="360" w:lineRule="auto"/>
        <w:jc w:val="both"/>
        <w:rPr>
          <w:lang w:val="ca-ES"/>
        </w:rPr>
      </w:pPr>
      <w:bookmarkStart w:id="21" w:name="_Toc198306201"/>
      <w:r>
        <w:rPr>
          <w:lang w:val="ca-ES"/>
        </w:rPr>
        <w:lastRenderedPageBreak/>
        <w:t>Punts de millora</w:t>
      </w:r>
      <w:bookmarkEnd w:id="21"/>
    </w:p>
    <w:p w14:paraId="0F63505D" w14:textId="235BCD74" w:rsidR="00CA5288" w:rsidRDefault="00770BD3" w:rsidP="00F46524">
      <w:pPr>
        <w:spacing w:line="360" w:lineRule="auto"/>
        <w:jc w:val="both"/>
        <w:rPr>
          <w:lang w:val="ca-ES"/>
        </w:rPr>
      </w:pPr>
      <w:r>
        <w:rPr>
          <w:lang w:val="ca-ES"/>
        </w:rPr>
        <w:t>Un cop analitzat els resultat del projecte, i malgrat que el model no ha aconseguit aprendre de manera òptima, es poden plantejar hipòtesis clares sobre els punts que han fallat. La mitjana de pèrdua obtinguda per la capa de classificació de codis és de 0.0016 mentre que la de ordre es molt més elevada, amb un valor mitja de 2.2656</w:t>
      </w:r>
    </w:p>
    <w:p w14:paraId="7F686941" w14:textId="53D0560C" w:rsidR="00770BD3" w:rsidRDefault="00770BD3" w:rsidP="00F46524">
      <w:pPr>
        <w:pStyle w:val="Prrafodelista"/>
        <w:numPr>
          <w:ilvl w:val="0"/>
          <w:numId w:val="23"/>
        </w:numPr>
        <w:spacing w:line="360" w:lineRule="auto"/>
        <w:ind w:left="1843" w:hanging="425"/>
        <w:jc w:val="both"/>
        <w:rPr>
          <w:lang w:val="ca-ES"/>
        </w:rPr>
      </w:pPr>
      <w:r>
        <w:rPr>
          <w:lang w:val="ca-ES"/>
        </w:rPr>
        <w:t>La capa de classificació de codis, presenta una pèrdua relativament baixa, la qual cosa indica que el model és capaç d’aprendre patrons dels entrenament. No obstant això, s’ha observat que el model tendeix a generalitzar en excés, afavorint codis que apareixen amb més freqüència. Això provoca un biaix cap als codis majoritaris i redueix la sensibilitat en codis menys presentats.</w:t>
      </w:r>
    </w:p>
    <w:p w14:paraId="4B77E358" w14:textId="351CDFC1" w:rsidR="00770BD3" w:rsidRDefault="00770BD3" w:rsidP="00F46524">
      <w:pPr>
        <w:pStyle w:val="Prrafodelista"/>
        <w:numPr>
          <w:ilvl w:val="0"/>
          <w:numId w:val="23"/>
        </w:numPr>
        <w:spacing w:line="360" w:lineRule="auto"/>
        <w:ind w:left="1843" w:hanging="425"/>
        <w:jc w:val="both"/>
        <w:rPr>
          <w:lang w:val="ca-ES"/>
        </w:rPr>
      </w:pPr>
      <w:r>
        <w:rPr>
          <w:lang w:val="ca-ES"/>
        </w:rPr>
        <w:t>La capa d’ordre ofereix un rendiment més alt</w:t>
      </w:r>
      <w:r w:rsidR="00FA7776">
        <w:rPr>
          <w:lang w:val="ca-ES"/>
        </w:rPr>
        <w:t xml:space="preserve"> de cara als resultats</w:t>
      </w:r>
      <w:r>
        <w:rPr>
          <w:lang w:val="ca-ES"/>
        </w:rPr>
        <w:t xml:space="preserve"> pel que fa a la gestió de l’ordre relatiu</w:t>
      </w:r>
      <w:r w:rsidR="00FA7776">
        <w:rPr>
          <w:lang w:val="ca-ES"/>
        </w:rPr>
        <w:t>, al utilitzar sols els codis correctes per tal de calcular el ordre fa que hi hagi menys opcions i acabi encertant mes que en la predicció de codis, però amb la pèrdua observada podem dir que es tracta d’un model molt inestable que impacta negativament en el sistema.</w:t>
      </w:r>
    </w:p>
    <w:p w14:paraId="4B9B994A" w14:textId="77777777" w:rsidR="00264FBA" w:rsidRDefault="00264FBA" w:rsidP="00F46524">
      <w:pPr>
        <w:spacing w:line="360" w:lineRule="auto"/>
        <w:ind w:left="1418"/>
        <w:jc w:val="both"/>
        <w:rPr>
          <w:lang w:val="ca-ES"/>
        </w:rPr>
      </w:pPr>
    </w:p>
    <w:p w14:paraId="5BBDB0E4" w14:textId="290A5E4F" w:rsidR="00264FBA" w:rsidRDefault="00264FBA" w:rsidP="00F46524">
      <w:pPr>
        <w:spacing w:line="360" w:lineRule="auto"/>
        <w:ind w:left="1418"/>
        <w:jc w:val="both"/>
        <w:rPr>
          <w:lang w:val="ca-ES"/>
        </w:rPr>
      </w:pPr>
      <w:r>
        <w:rPr>
          <w:lang w:val="ca-ES"/>
        </w:rPr>
        <w:t>Ajustos en l’entrenament i optimitzacions</w:t>
      </w:r>
      <w:r w:rsidR="00D453F0">
        <w:rPr>
          <w:lang w:val="ca-ES"/>
        </w:rPr>
        <w:t xml:space="preserve"> en la part del motor de l’aplicació.</w:t>
      </w:r>
    </w:p>
    <w:p w14:paraId="663918C5" w14:textId="7B50A192" w:rsidR="00264FBA" w:rsidRDefault="00264FBA" w:rsidP="00F46524">
      <w:pPr>
        <w:pStyle w:val="Prrafodelista"/>
        <w:numPr>
          <w:ilvl w:val="0"/>
          <w:numId w:val="23"/>
        </w:numPr>
        <w:spacing w:line="360" w:lineRule="auto"/>
        <w:ind w:left="1843"/>
        <w:jc w:val="both"/>
        <w:rPr>
          <w:lang w:val="ca-ES"/>
        </w:rPr>
      </w:pPr>
      <w:r>
        <w:rPr>
          <w:lang w:val="ca-ES"/>
        </w:rPr>
        <w:t>Tal i com hem observat amb lots més petits, l’aprenentatge tenia menys pèrdues.</w:t>
      </w:r>
    </w:p>
    <w:p w14:paraId="1B19F072" w14:textId="6F05E3AF" w:rsidR="00264FBA" w:rsidRDefault="00264FBA" w:rsidP="00F46524">
      <w:pPr>
        <w:pStyle w:val="Prrafodelista"/>
        <w:numPr>
          <w:ilvl w:val="0"/>
          <w:numId w:val="23"/>
        </w:numPr>
        <w:spacing w:line="360" w:lineRule="auto"/>
        <w:ind w:left="1843"/>
        <w:jc w:val="both"/>
        <w:rPr>
          <w:lang w:val="ca-ES"/>
        </w:rPr>
      </w:pPr>
      <w:r>
        <w:rPr>
          <w:lang w:val="ca-ES"/>
        </w:rPr>
        <w:t>Ajustar la taxa d’aprenentatge i utilitzar una tècnica d’escalfament progressiu.</w:t>
      </w:r>
    </w:p>
    <w:p w14:paraId="2C55D132" w14:textId="0944B1C4" w:rsidR="00264FBA" w:rsidRDefault="00264FBA" w:rsidP="00F46524">
      <w:pPr>
        <w:pStyle w:val="Prrafodelista"/>
        <w:numPr>
          <w:ilvl w:val="1"/>
          <w:numId w:val="23"/>
        </w:numPr>
        <w:spacing w:line="360" w:lineRule="auto"/>
        <w:jc w:val="both"/>
        <w:rPr>
          <w:lang w:val="ca-ES"/>
        </w:rPr>
      </w:pPr>
      <w:r>
        <w:rPr>
          <w:lang w:val="ca-ES"/>
        </w:rPr>
        <w:t>Durant les primeres èpoques, s’utilitza una taxa d’entrenament molt petita i es va incrementat gradualment fins arribar al valor objectiu, un cop assolit el punt objectiu aquest torna a baixar fins a 0.</w:t>
      </w:r>
    </w:p>
    <w:p w14:paraId="46219796" w14:textId="3F7D41B4" w:rsidR="00264FBA" w:rsidRDefault="00264FBA" w:rsidP="00F46524">
      <w:pPr>
        <w:pStyle w:val="Prrafodelista"/>
        <w:numPr>
          <w:ilvl w:val="2"/>
          <w:numId w:val="23"/>
        </w:numPr>
        <w:spacing w:line="360" w:lineRule="auto"/>
        <w:jc w:val="both"/>
        <w:rPr>
          <w:lang w:val="ca-ES"/>
        </w:rPr>
      </w:pPr>
      <w:r>
        <w:rPr>
          <w:lang w:val="ca-ES"/>
        </w:rPr>
        <w:t>Evitar inestabilitat inicial</w:t>
      </w:r>
    </w:p>
    <w:p w14:paraId="30EFB33B" w14:textId="3B92C7D5" w:rsidR="00264FBA" w:rsidRDefault="00264FBA" w:rsidP="00F46524">
      <w:pPr>
        <w:pStyle w:val="Prrafodelista"/>
        <w:numPr>
          <w:ilvl w:val="2"/>
          <w:numId w:val="23"/>
        </w:numPr>
        <w:spacing w:line="360" w:lineRule="auto"/>
        <w:jc w:val="both"/>
        <w:rPr>
          <w:lang w:val="ca-ES"/>
        </w:rPr>
      </w:pPr>
      <w:r>
        <w:rPr>
          <w:lang w:val="ca-ES"/>
        </w:rPr>
        <w:t>Permet que el model ajusti els pesos poc a poc</w:t>
      </w:r>
    </w:p>
    <w:p w14:paraId="390872F3" w14:textId="3A83B9D2" w:rsidR="00264FBA" w:rsidRDefault="00264FBA" w:rsidP="00F46524">
      <w:pPr>
        <w:pStyle w:val="Prrafodelista"/>
        <w:numPr>
          <w:ilvl w:val="2"/>
          <w:numId w:val="23"/>
        </w:numPr>
        <w:spacing w:line="360" w:lineRule="auto"/>
        <w:jc w:val="both"/>
        <w:rPr>
          <w:lang w:val="ca-ES"/>
        </w:rPr>
      </w:pPr>
      <w:r>
        <w:rPr>
          <w:lang w:val="ca-ES"/>
        </w:rPr>
        <w:t xml:space="preserve">Millora la convergència en arquitectures grans com es el cas del </w:t>
      </w:r>
      <w:proofErr w:type="spellStart"/>
      <w:r w:rsidRPr="00264FBA">
        <w:rPr>
          <w:i/>
          <w:iCs/>
          <w:lang w:val="ca-ES"/>
        </w:rPr>
        <w:t>longformer</w:t>
      </w:r>
      <w:proofErr w:type="spellEnd"/>
    </w:p>
    <w:p w14:paraId="6A1A300A" w14:textId="45CF1126" w:rsidR="00264FBA" w:rsidRDefault="00264FBA" w:rsidP="00F46524">
      <w:pPr>
        <w:pStyle w:val="Prrafodelista"/>
        <w:numPr>
          <w:ilvl w:val="2"/>
          <w:numId w:val="23"/>
        </w:numPr>
        <w:spacing w:line="360" w:lineRule="auto"/>
        <w:jc w:val="both"/>
        <w:rPr>
          <w:lang w:val="ca-ES"/>
        </w:rPr>
      </w:pPr>
      <w:r>
        <w:rPr>
          <w:lang w:val="ca-ES"/>
        </w:rPr>
        <w:t xml:space="preserve">Es sol utilitzar amb </w:t>
      </w:r>
      <w:proofErr w:type="spellStart"/>
      <w:r>
        <w:rPr>
          <w:lang w:val="ca-ES"/>
        </w:rPr>
        <w:t>optimitzadors</w:t>
      </w:r>
      <w:proofErr w:type="spellEnd"/>
      <w:r>
        <w:rPr>
          <w:lang w:val="ca-ES"/>
        </w:rPr>
        <w:t xml:space="preserve"> com el </w:t>
      </w:r>
      <w:proofErr w:type="spellStart"/>
      <w:r>
        <w:rPr>
          <w:lang w:val="ca-ES"/>
        </w:rPr>
        <w:t>AdamW</w:t>
      </w:r>
      <w:proofErr w:type="spellEnd"/>
      <w:r>
        <w:rPr>
          <w:lang w:val="ca-ES"/>
        </w:rPr>
        <w:t>.</w:t>
      </w:r>
    </w:p>
    <w:p w14:paraId="6BD4CF0D" w14:textId="0B4FBB27" w:rsidR="00264FBA" w:rsidRDefault="00264FBA" w:rsidP="00F46524">
      <w:pPr>
        <w:pStyle w:val="Prrafodelista"/>
        <w:numPr>
          <w:ilvl w:val="0"/>
          <w:numId w:val="23"/>
        </w:numPr>
        <w:spacing w:line="360" w:lineRule="auto"/>
        <w:ind w:left="1843"/>
        <w:jc w:val="both"/>
        <w:rPr>
          <w:lang w:val="ca-ES"/>
        </w:rPr>
      </w:pPr>
      <w:r>
        <w:rPr>
          <w:lang w:val="ca-ES"/>
        </w:rPr>
        <w:t>En</w:t>
      </w:r>
      <w:r w:rsidR="00D453F0">
        <w:rPr>
          <w:lang w:val="ca-ES"/>
        </w:rPr>
        <w:t>trenament escalonat codis i ordre</w:t>
      </w:r>
    </w:p>
    <w:p w14:paraId="7540FCB4" w14:textId="1C927211" w:rsidR="00D453F0" w:rsidRDefault="00D453F0" w:rsidP="00F46524">
      <w:pPr>
        <w:pStyle w:val="Prrafodelista"/>
        <w:spacing w:line="360" w:lineRule="auto"/>
        <w:ind w:left="1843"/>
        <w:jc w:val="both"/>
        <w:rPr>
          <w:lang w:val="ca-ES"/>
        </w:rPr>
      </w:pPr>
      <w:r>
        <w:rPr>
          <w:lang w:val="ca-ES"/>
        </w:rPr>
        <w:t>Entrenar inicialment sols la capa de codis, congelar la capa d’ordre. Un cop assolits bons resultats en la classificació, desbloquejar la capa d’ordre i realitzar l’entrenament de la capa d’ordre aplicant una ponderació a cadascuna de les pèrdues.</w:t>
      </w:r>
    </w:p>
    <w:p w14:paraId="712FB6EF" w14:textId="77777777" w:rsidR="00D453F0" w:rsidRDefault="00D453F0" w:rsidP="00F46524">
      <w:pPr>
        <w:pStyle w:val="Prrafodelista"/>
        <w:spacing w:line="360" w:lineRule="auto"/>
        <w:ind w:left="1843"/>
        <w:jc w:val="both"/>
        <w:rPr>
          <w:lang w:val="ca-ES"/>
        </w:rPr>
      </w:pPr>
    </w:p>
    <w:p w14:paraId="114ED07A" w14:textId="28707376" w:rsidR="00264FBA" w:rsidRDefault="00D453F0" w:rsidP="00F46524">
      <w:pPr>
        <w:spacing w:line="360" w:lineRule="auto"/>
        <w:jc w:val="both"/>
        <w:rPr>
          <w:lang w:val="ca-ES"/>
        </w:rPr>
      </w:pPr>
      <w:r>
        <w:rPr>
          <w:lang w:val="ca-ES"/>
        </w:rPr>
        <w:t xml:space="preserve">Modificacions de l’arquitectura del model </w:t>
      </w:r>
    </w:p>
    <w:p w14:paraId="0B67D50E" w14:textId="1990FD53" w:rsidR="00D453F0" w:rsidRDefault="00D453F0" w:rsidP="00F46524">
      <w:pPr>
        <w:pStyle w:val="Prrafodelista"/>
        <w:numPr>
          <w:ilvl w:val="0"/>
          <w:numId w:val="23"/>
        </w:numPr>
        <w:spacing w:line="360" w:lineRule="auto"/>
        <w:ind w:left="2268" w:hanging="567"/>
        <w:jc w:val="both"/>
        <w:rPr>
          <w:lang w:val="ca-ES"/>
        </w:rPr>
      </w:pPr>
      <w:r>
        <w:rPr>
          <w:lang w:val="ca-ES"/>
        </w:rPr>
        <w:lastRenderedPageBreak/>
        <w:t>Utilització de capes diverses per a les entrades de text</w:t>
      </w:r>
    </w:p>
    <w:p w14:paraId="107CBE20" w14:textId="1FA17A72" w:rsidR="00D453F0" w:rsidRDefault="00D453F0" w:rsidP="00F46524">
      <w:pPr>
        <w:spacing w:line="360" w:lineRule="auto"/>
        <w:ind w:left="2268"/>
        <w:jc w:val="both"/>
        <w:rPr>
          <w:lang w:val="ca-ES"/>
        </w:rPr>
      </w:pPr>
      <w:r>
        <w:rPr>
          <w:lang w:val="ca-ES"/>
        </w:rPr>
        <w:t>Implementar capes de classificació separades per cadascun dels camps de text clínic. Cada camp tindrà la seva pròpia capçalera d’atenció o classificació, i les sortides es combinaran en una etapa posterior amb una capa de fusió. Això permetria:</w:t>
      </w:r>
    </w:p>
    <w:p w14:paraId="7F648045" w14:textId="18B6C879" w:rsidR="00D453F0" w:rsidRDefault="00D453F0" w:rsidP="00F46524">
      <w:pPr>
        <w:pStyle w:val="Prrafodelista"/>
        <w:numPr>
          <w:ilvl w:val="0"/>
          <w:numId w:val="23"/>
        </w:numPr>
        <w:spacing w:line="360" w:lineRule="auto"/>
        <w:jc w:val="both"/>
        <w:rPr>
          <w:lang w:val="ca-ES"/>
        </w:rPr>
      </w:pPr>
      <w:r>
        <w:rPr>
          <w:lang w:val="ca-ES"/>
        </w:rPr>
        <w:t>Capturar la informació específica i diferencial de cada camp.</w:t>
      </w:r>
    </w:p>
    <w:p w14:paraId="1E558C3E" w14:textId="21B1045A" w:rsidR="00D453F0" w:rsidRDefault="00D453F0" w:rsidP="00F46524">
      <w:pPr>
        <w:pStyle w:val="Prrafodelista"/>
        <w:numPr>
          <w:ilvl w:val="0"/>
          <w:numId w:val="23"/>
        </w:numPr>
        <w:spacing w:line="360" w:lineRule="auto"/>
        <w:jc w:val="both"/>
        <w:rPr>
          <w:lang w:val="ca-ES"/>
        </w:rPr>
      </w:pPr>
      <w:r>
        <w:rPr>
          <w:lang w:val="ca-ES"/>
        </w:rPr>
        <w:t>Reduir el soroll generat per ajuntar textos diversos.</w:t>
      </w:r>
    </w:p>
    <w:p w14:paraId="767EBF77" w14:textId="2332A46B" w:rsidR="00D453F0" w:rsidRDefault="00D453F0" w:rsidP="00F46524">
      <w:pPr>
        <w:pStyle w:val="Prrafodelista"/>
        <w:numPr>
          <w:ilvl w:val="0"/>
          <w:numId w:val="23"/>
        </w:numPr>
        <w:spacing w:line="360" w:lineRule="auto"/>
        <w:jc w:val="both"/>
        <w:rPr>
          <w:lang w:val="ca-ES"/>
        </w:rPr>
      </w:pPr>
      <w:r>
        <w:rPr>
          <w:lang w:val="ca-ES"/>
        </w:rPr>
        <w:t>Millorar el descobriment de xarxes ocultes entre les diverses capes.</w:t>
      </w:r>
    </w:p>
    <w:p w14:paraId="787675DA" w14:textId="77777777" w:rsidR="00D453F0" w:rsidRPr="00D453F0" w:rsidRDefault="00D453F0" w:rsidP="00F46524">
      <w:pPr>
        <w:spacing w:line="360" w:lineRule="auto"/>
        <w:jc w:val="both"/>
        <w:rPr>
          <w:lang w:val="ca-ES"/>
        </w:rPr>
      </w:pPr>
    </w:p>
    <w:p w14:paraId="7D141477" w14:textId="4BF7C1A2" w:rsidR="00D453F0" w:rsidRDefault="00D453F0" w:rsidP="00F46524">
      <w:pPr>
        <w:pStyle w:val="Prrafodelista"/>
        <w:numPr>
          <w:ilvl w:val="0"/>
          <w:numId w:val="23"/>
        </w:numPr>
        <w:spacing w:line="360" w:lineRule="auto"/>
        <w:ind w:left="2268" w:hanging="567"/>
        <w:jc w:val="both"/>
        <w:rPr>
          <w:lang w:val="ca-ES"/>
        </w:rPr>
      </w:pPr>
      <w:r>
        <w:rPr>
          <w:lang w:val="ca-ES"/>
        </w:rPr>
        <w:t>Revisió de les capes categòriques</w:t>
      </w:r>
      <w:r w:rsidR="0006422C">
        <w:rPr>
          <w:lang w:val="ca-ES"/>
        </w:rPr>
        <w:t>, durant el desenvolupament es va reduir la projecció categòrica a 128 dimensions per limitar la complexitat i el temps d’entrenament. Tanmateix, per assegurar una interacció correcta amb el arrais de text, seria recomanable projecta també els arrais categòrics a 768 dimensions.</w:t>
      </w:r>
    </w:p>
    <w:p w14:paraId="4E030E01" w14:textId="77777777" w:rsidR="00D453F0" w:rsidRPr="00D453F0" w:rsidRDefault="00D453F0" w:rsidP="00F46524">
      <w:pPr>
        <w:pStyle w:val="Prrafodelista"/>
        <w:spacing w:line="360" w:lineRule="auto"/>
        <w:jc w:val="both"/>
        <w:rPr>
          <w:lang w:val="ca-ES"/>
        </w:rPr>
      </w:pPr>
    </w:p>
    <w:p w14:paraId="75ED5F4A" w14:textId="18E34D2C" w:rsidR="00D453F0" w:rsidRDefault="00D453F0" w:rsidP="00F46524">
      <w:pPr>
        <w:pStyle w:val="Prrafodelista"/>
        <w:numPr>
          <w:ilvl w:val="0"/>
          <w:numId w:val="23"/>
        </w:numPr>
        <w:spacing w:line="360" w:lineRule="auto"/>
        <w:ind w:left="2268" w:hanging="567"/>
        <w:jc w:val="both"/>
        <w:rPr>
          <w:lang w:val="ca-ES"/>
        </w:rPr>
      </w:pPr>
      <w:r>
        <w:rPr>
          <w:lang w:val="ca-ES"/>
        </w:rPr>
        <w:t xml:space="preserve">Millorar la funció de pèrdua,  considerar buscar una funció més especifica per l’algoritme d’ordenació per complementar la </w:t>
      </w:r>
      <w:proofErr w:type="spellStart"/>
      <w:r>
        <w:rPr>
          <w:lang w:val="ca-ES"/>
        </w:rPr>
        <w:t>CrossEntropyLoss</w:t>
      </w:r>
      <w:proofErr w:type="spellEnd"/>
      <w:r>
        <w:rPr>
          <w:lang w:val="ca-ES"/>
        </w:rPr>
        <w:t xml:space="preserve"> que faig servir actualment.</w:t>
      </w:r>
    </w:p>
    <w:p w14:paraId="2C7EB4F7" w14:textId="77777777" w:rsidR="00B57296" w:rsidRPr="00B57296" w:rsidRDefault="00B57296" w:rsidP="00F46524">
      <w:pPr>
        <w:pStyle w:val="Prrafodelista"/>
        <w:spacing w:line="360" w:lineRule="auto"/>
        <w:jc w:val="both"/>
        <w:rPr>
          <w:lang w:val="ca-ES"/>
        </w:rPr>
      </w:pPr>
    </w:p>
    <w:p w14:paraId="070D839C" w14:textId="4F2D9465" w:rsidR="00B57296" w:rsidRPr="00B57296" w:rsidRDefault="00B57296" w:rsidP="00F46524">
      <w:pPr>
        <w:spacing w:line="360" w:lineRule="auto"/>
        <w:jc w:val="both"/>
        <w:rPr>
          <w:lang w:val="ca-ES"/>
        </w:rPr>
      </w:pPr>
      <w:r>
        <w:rPr>
          <w:lang w:val="ca-ES"/>
        </w:rPr>
        <w:t xml:space="preserve">Amb aquests actualitzacions crec que el model seria més equilibrat, i capaç de millorar la precisió de classificació de codis i ordre d’aquests. Tot i que no se si arribaria a un </w:t>
      </w:r>
      <w:r w:rsidR="008105B2">
        <w:rPr>
          <w:lang w:val="ca-ES"/>
        </w:rPr>
        <w:t>percentatge d’acceptació</w:t>
      </w:r>
      <w:r>
        <w:rPr>
          <w:lang w:val="ca-ES"/>
        </w:rPr>
        <w:t xml:space="preserve"> del 90%</w:t>
      </w:r>
      <w:r w:rsidR="008105B2">
        <w:rPr>
          <w:lang w:val="ca-ES"/>
        </w:rPr>
        <w:t>, ja que es un valor molt elevat.</w:t>
      </w:r>
    </w:p>
    <w:p w14:paraId="7A3E7F28" w14:textId="77777777" w:rsidR="00CA5288" w:rsidRDefault="00CA5288" w:rsidP="00F46524">
      <w:pPr>
        <w:spacing w:line="360" w:lineRule="auto"/>
        <w:jc w:val="both"/>
        <w:rPr>
          <w:highlight w:val="yellow"/>
          <w:lang w:val="ca-ES"/>
        </w:rPr>
      </w:pPr>
    </w:p>
    <w:p w14:paraId="7094CDA6" w14:textId="77777777" w:rsidR="00B6177C" w:rsidRDefault="00B6177C" w:rsidP="00F46524">
      <w:pPr>
        <w:spacing w:line="360" w:lineRule="auto"/>
        <w:jc w:val="both"/>
        <w:rPr>
          <w:highlight w:val="yellow"/>
          <w:lang w:val="ca-ES"/>
        </w:rPr>
      </w:pPr>
    </w:p>
    <w:p w14:paraId="47540460" w14:textId="77777777" w:rsidR="00B6177C" w:rsidRDefault="00B6177C" w:rsidP="00F46524">
      <w:pPr>
        <w:spacing w:line="360" w:lineRule="auto"/>
        <w:jc w:val="both"/>
        <w:rPr>
          <w:highlight w:val="yellow"/>
          <w:lang w:val="ca-ES"/>
        </w:rPr>
      </w:pPr>
    </w:p>
    <w:p w14:paraId="66E72B8D" w14:textId="77777777" w:rsidR="00B6177C" w:rsidRDefault="00B6177C" w:rsidP="003E6F40">
      <w:pPr>
        <w:spacing w:line="360" w:lineRule="auto"/>
        <w:ind w:left="0"/>
        <w:jc w:val="both"/>
        <w:rPr>
          <w:highlight w:val="yellow"/>
          <w:lang w:val="ca-ES"/>
        </w:rPr>
      </w:pPr>
    </w:p>
    <w:p w14:paraId="7EC46A8B" w14:textId="77777777" w:rsidR="003E6F40" w:rsidRDefault="003E6F40" w:rsidP="003E6F40">
      <w:pPr>
        <w:spacing w:line="360" w:lineRule="auto"/>
        <w:ind w:left="0"/>
        <w:jc w:val="both"/>
        <w:rPr>
          <w:highlight w:val="yellow"/>
          <w:lang w:val="ca-ES"/>
        </w:rPr>
      </w:pPr>
    </w:p>
    <w:p w14:paraId="1A381BD0" w14:textId="77777777" w:rsidR="003E6F40" w:rsidRDefault="003E6F40" w:rsidP="003E6F40">
      <w:pPr>
        <w:spacing w:line="360" w:lineRule="auto"/>
        <w:ind w:left="0"/>
        <w:jc w:val="both"/>
        <w:rPr>
          <w:highlight w:val="yellow"/>
          <w:lang w:val="ca-ES"/>
        </w:rPr>
      </w:pPr>
    </w:p>
    <w:p w14:paraId="249021BF" w14:textId="77777777" w:rsidR="003E6F40" w:rsidRDefault="003E6F40" w:rsidP="003E6F40">
      <w:pPr>
        <w:spacing w:line="360" w:lineRule="auto"/>
        <w:ind w:left="0"/>
        <w:jc w:val="both"/>
        <w:rPr>
          <w:highlight w:val="yellow"/>
          <w:lang w:val="ca-ES"/>
        </w:rPr>
      </w:pPr>
    </w:p>
    <w:p w14:paraId="5A05CA62" w14:textId="77777777" w:rsidR="003E6F40" w:rsidRDefault="003E6F40" w:rsidP="003E6F40">
      <w:pPr>
        <w:spacing w:line="360" w:lineRule="auto"/>
        <w:ind w:left="0"/>
        <w:jc w:val="both"/>
        <w:rPr>
          <w:highlight w:val="yellow"/>
          <w:lang w:val="ca-ES"/>
        </w:rPr>
      </w:pPr>
    </w:p>
    <w:p w14:paraId="748A9F2C" w14:textId="77777777" w:rsidR="00B6177C" w:rsidRDefault="00B6177C" w:rsidP="00F46524">
      <w:pPr>
        <w:spacing w:line="360" w:lineRule="auto"/>
        <w:jc w:val="both"/>
        <w:rPr>
          <w:highlight w:val="yellow"/>
          <w:lang w:val="ca-ES"/>
        </w:rPr>
      </w:pPr>
    </w:p>
    <w:p w14:paraId="6C5C8C66" w14:textId="77777777" w:rsidR="00B6177C" w:rsidRDefault="00B6177C" w:rsidP="00F46524">
      <w:pPr>
        <w:spacing w:line="360" w:lineRule="auto"/>
        <w:jc w:val="both"/>
        <w:rPr>
          <w:highlight w:val="yellow"/>
          <w:lang w:val="ca-ES"/>
        </w:rPr>
      </w:pPr>
    </w:p>
    <w:p w14:paraId="4AA116CB" w14:textId="65DCBE8A" w:rsidR="00CA5288" w:rsidRDefault="00CA5288" w:rsidP="00F46524">
      <w:pPr>
        <w:pStyle w:val="Ttulo1"/>
        <w:numPr>
          <w:ilvl w:val="0"/>
          <w:numId w:val="4"/>
        </w:numPr>
        <w:spacing w:line="360" w:lineRule="auto"/>
        <w:jc w:val="both"/>
        <w:rPr>
          <w:lang w:val="ca-ES"/>
        </w:rPr>
      </w:pPr>
      <w:bookmarkStart w:id="22" w:name="_Toc198306202"/>
      <w:r w:rsidRPr="00037833">
        <w:rPr>
          <w:lang w:val="ca-ES"/>
        </w:rPr>
        <w:lastRenderedPageBreak/>
        <w:t>Conclusions</w:t>
      </w:r>
      <w:bookmarkEnd w:id="22"/>
      <w:r w:rsidRPr="00037833">
        <w:rPr>
          <w:lang w:val="ca-ES"/>
        </w:rPr>
        <w:t xml:space="preserve"> </w:t>
      </w:r>
    </w:p>
    <w:p w14:paraId="2FB8F585" w14:textId="2484B995" w:rsidR="005D64E7" w:rsidRDefault="005D64E7" w:rsidP="00F46524">
      <w:pPr>
        <w:spacing w:line="360" w:lineRule="auto"/>
        <w:jc w:val="both"/>
        <w:rPr>
          <w:lang w:val="ca-ES"/>
        </w:rPr>
      </w:pPr>
      <w:r>
        <w:rPr>
          <w:lang w:val="ca-ES"/>
        </w:rPr>
        <w:t xml:space="preserve">El desenvolupament del projecte ha permès construir un sistema innovador per a la codificació automàtica d’altes mèdiques basat en tècniques de processament de llenguatge natural i entrenament profund. Aquest sistema s’ha desenvolupat amb el context d’una historia clínica en concret, tot i que es podria adaptar a qualsevols historia amb una mica de desenvolupament. I demostra que avui en dia es poden abordar problemes complexos amb aquest tipus d’eines, encara que </w:t>
      </w:r>
      <w:r w:rsidR="00797D2B">
        <w:rPr>
          <w:lang w:val="ca-ES"/>
        </w:rPr>
        <w:t>han sorgit problemes amb més temps crec que es possible obtenir millor resultats.</w:t>
      </w:r>
    </w:p>
    <w:p w14:paraId="529E6581" w14:textId="23C1A20D" w:rsidR="00797D2B" w:rsidRDefault="00797D2B" w:rsidP="00F46524">
      <w:pPr>
        <w:spacing w:line="360" w:lineRule="auto"/>
        <w:jc w:val="both"/>
        <w:rPr>
          <w:lang w:val="ca-ES"/>
        </w:rPr>
      </w:pPr>
      <w:r>
        <w:rPr>
          <w:lang w:val="ca-ES"/>
        </w:rPr>
        <w:t>Conclusions principals del treball:</w:t>
      </w:r>
    </w:p>
    <w:p w14:paraId="03E05CDB" w14:textId="065EF8F1" w:rsidR="00797D2B" w:rsidRDefault="00797D2B" w:rsidP="00F46524">
      <w:pPr>
        <w:pStyle w:val="Prrafodelista"/>
        <w:numPr>
          <w:ilvl w:val="0"/>
          <w:numId w:val="23"/>
        </w:numPr>
        <w:spacing w:line="360" w:lineRule="auto"/>
        <w:ind w:left="2268" w:hanging="708"/>
        <w:jc w:val="both"/>
        <w:rPr>
          <w:lang w:val="ca-ES"/>
        </w:rPr>
      </w:pPr>
      <w:r>
        <w:rPr>
          <w:lang w:val="ca-ES"/>
        </w:rPr>
        <w:t>El model ha aconseguit reduir la pèrdua durant l’entrenament, indicant capacitat d’aprenentatge sobre els patrons clínics, especialment en la classificació de codis.</w:t>
      </w:r>
    </w:p>
    <w:p w14:paraId="62A62A20" w14:textId="6DD35ED0" w:rsidR="00797D2B" w:rsidRDefault="00797D2B" w:rsidP="00F46524">
      <w:pPr>
        <w:pStyle w:val="Prrafodelista"/>
        <w:numPr>
          <w:ilvl w:val="0"/>
          <w:numId w:val="23"/>
        </w:numPr>
        <w:spacing w:line="360" w:lineRule="auto"/>
        <w:ind w:left="2268" w:hanging="708"/>
        <w:jc w:val="both"/>
        <w:rPr>
          <w:lang w:val="ca-ES"/>
        </w:rPr>
      </w:pPr>
      <w:r>
        <w:rPr>
          <w:lang w:val="ca-ES"/>
        </w:rPr>
        <w:t>No obstant, els resultat obtinguts estan lluny del nivell necessari per tal que sigui una eina utilitzable en aquest moment.</w:t>
      </w:r>
    </w:p>
    <w:p w14:paraId="6F4C3C78" w14:textId="1785AB26" w:rsidR="00797D2B" w:rsidRDefault="00797D2B" w:rsidP="00F46524">
      <w:pPr>
        <w:pStyle w:val="Prrafodelista"/>
        <w:numPr>
          <w:ilvl w:val="0"/>
          <w:numId w:val="23"/>
        </w:numPr>
        <w:spacing w:line="360" w:lineRule="auto"/>
        <w:ind w:left="2268" w:hanging="708"/>
        <w:jc w:val="both"/>
        <w:rPr>
          <w:lang w:val="ca-ES"/>
        </w:rPr>
      </w:pPr>
      <w:r>
        <w:rPr>
          <w:lang w:val="ca-ES"/>
        </w:rPr>
        <w:t>La metodologia incremental ha estat útil per incorporar nous casa i mantenir el sistema dinàmic, però també ha evidenciat la necessitat de reforçar la gestió de codis rars i l’ajust dels codis minoritaris.</w:t>
      </w:r>
    </w:p>
    <w:p w14:paraId="6B7D2738" w14:textId="77777777" w:rsidR="00797D2B" w:rsidRDefault="00797D2B" w:rsidP="00F46524">
      <w:pPr>
        <w:spacing w:line="360" w:lineRule="auto"/>
        <w:ind w:left="1560"/>
        <w:jc w:val="both"/>
        <w:rPr>
          <w:lang w:val="ca-ES"/>
        </w:rPr>
      </w:pPr>
    </w:p>
    <w:p w14:paraId="40B43835" w14:textId="4E61391B" w:rsidR="00797D2B" w:rsidRDefault="00797D2B" w:rsidP="00F46524">
      <w:pPr>
        <w:spacing w:line="360" w:lineRule="auto"/>
        <w:ind w:left="1560"/>
        <w:jc w:val="both"/>
        <w:rPr>
          <w:lang w:val="ca-ES"/>
        </w:rPr>
      </w:pPr>
      <w:r>
        <w:rPr>
          <w:lang w:val="ca-ES"/>
        </w:rPr>
        <w:t>Conclusió sobre l’assoliment d’objectius:</w:t>
      </w:r>
    </w:p>
    <w:p w14:paraId="50ECB984" w14:textId="49CE5AE5" w:rsidR="00797D2B" w:rsidRDefault="00797D2B" w:rsidP="00F46524">
      <w:pPr>
        <w:pStyle w:val="Prrafodelista"/>
        <w:numPr>
          <w:ilvl w:val="0"/>
          <w:numId w:val="23"/>
        </w:numPr>
        <w:spacing w:line="360" w:lineRule="auto"/>
        <w:ind w:left="2268" w:hanging="708"/>
        <w:jc w:val="both"/>
        <w:rPr>
          <w:lang w:val="ca-ES"/>
        </w:rPr>
      </w:pPr>
      <w:r>
        <w:rPr>
          <w:lang w:val="ca-ES"/>
        </w:rPr>
        <w:t>S’ha assolit l’objectiu de desenvolupar el model, la creació d’una API funcional i la integració amb un sistema real.</w:t>
      </w:r>
    </w:p>
    <w:p w14:paraId="6FEC0C57" w14:textId="12FD128E" w:rsidR="00797D2B" w:rsidRDefault="00797D2B" w:rsidP="00F46524">
      <w:pPr>
        <w:pStyle w:val="Prrafodelista"/>
        <w:numPr>
          <w:ilvl w:val="0"/>
          <w:numId w:val="23"/>
        </w:numPr>
        <w:spacing w:line="360" w:lineRule="auto"/>
        <w:ind w:left="2268" w:hanging="708"/>
        <w:jc w:val="both"/>
        <w:rPr>
          <w:lang w:val="ca-ES"/>
        </w:rPr>
      </w:pPr>
      <w:r>
        <w:rPr>
          <w:lang w:val="ca-ES"/>
        </w:rPr>
        <w:t>No s’ha assolit la meta d’obtenir una eina útil en aquest moment per a la codificació de altes clíniques.</w:t>
      </w:r>
    </w:p>
    <w:p w14:paraId="30FC6D96" w14:textId="6857E1C6" w:rsidR="00797D2B" w:rsidRDefault="00797D2B" w:rsidP="00F46524">
      <w:pPr>
        <w:pStyle w:val="Prrafodelista"/>
        <w:numPr>
          <w:ilvl w:val="0"/>
          <w:numId w:val="23"/>
        </w:numPr>
        <w:spacing w:line="360" w:lineRule="auto"/>
        <w:ind w:left="2268" w:hanging="708"/>
        <w:jc w:val="both"/>
        <w:rPr>
          <w:lang w:val="ca-ES"/>
        </w:rPr>
      </w:pPr>
      <w:r>
        <w:rPr>
          <w:lang w:val="ca-ES"/>
        </w:rPr>
        <w:t>La planificació prevista s’ha seguit en la seva majoria, s’han tingut que fer ajustos metodològics que han fet tornar a punts anteriors, i la dificultat d’accedir a les dades des del principi ha fet que s’hagin pogut realitzar poques proves amb dades reals abans de realitzar l’entrenament.</w:t>
      </w:r>
    </w:p>
    <w:p w14:paraId="79658F7B" w14:textId="1BF63686" w:rsidR="00797D2B" w:rsidRDefault="00797D2B" w:rsidP="00F46524">
      <w:pPr>
        <w:spacing w:line="360" w:lineRule="auto"/>
        <w:ind w:left="1560"/>
        <w:jc w:val="both"/>
        <w:rPr>
          <w:lang w:val="ca-ES"/>
        </w:rPr>
      </w:pPr>
    </w:p>
    <w:p w14:paraId="58F6BC3A" w14:textId="0CFF2606" w:rsidR="00797D2B" w:rsidRDefault="00797D2B" w:rsidP="00F46524">
      <w:pPr>
        <w:spacing w:line="360" w:lineRule="auto"/>
        <w:ind w:left="1560"/>
        <w:jc w:val="both"/>
        <w:rPr>
          <w:lang w:val="ca-ES"/>
        </w:rPr>
      </w:pPr>
      <w:r>
        <w:rPr>
          <w:lang w:val="ca-ES"/>
        </w:rPr>
        <w:t>Avaluació dels impactes</w:t>
      </w:r>
      <w:r w:rsidR="00924514">
        <w:rPr>
          <w:lang w:val="ca-ES"/>
        </w:rPr>
        <w:t xml:space="preserve"> prevists</w:t>
      </w:r>
    </w:p>
    <w:p w14:paraId="054EFC3B" w14:textId="4AC42E8E" w:rsidR="00924514" w:rsidRDefault="00924514" w:rsidP="00F46524">
      <w:pPr>
        <w:pStyle w:val="Prrafodelista"/>
        <w:numPr>
          <w:ilvl w:val="0"/>
          <w:numId w:val="23"/>
        </w:numPr>
        <w:spacing w:line="360" w:lineRule="auto"/>
        <w:ind w:left="2268" w:hanging="708"/>
        <w:jc w:val="both"/>
        <w:rPr>
          <w:lang w:val="ca-ES"/>
        </w:rPr>
      </w:pPr>
      <w:r>
        <w:rPr>
          <w:lang w:val="ca-ES"/>
        </w:rPr>
        <w:t>Sostenibilitat: Si l’eina funciones realment podria optimitzar l’ús de recursos humans, alliberant temps dels codificadors per a realitzar tasques més complexes o realitzar validacions mes acurades.</w:t>
      </w:r>
    </w:p>
    <w:p w14:paraId="6147FAB6" w14:textId="0990526B" w:rsidR="00924514" w:rsidRDefault="00924514" w:rsidP="00F46524">
      <w:pPr>
        <w:pStyle w:val="Prrafodelista"/>
        <w:numPr>
          <w:ilvl w:val="0"/>
          <w:numId w:val="23"/>
        </w:numPr>
        <w:spacing w:line="360" w:lineRule="auto"/>
        <w:ind w:left="2268" w:hanging="708"/>
        <w:jc w:val="both"/>
        <w:rPr>
          <w:lang w:val="ca-ES"/>
        </w:rPr>
      </w:pPr>
      <w:r>
        <w:rPr>
          <w:lang w:val="ca-ES"/>
        </w:rPr>
        <w:lastRenderedPageBreak/>
        <w:t>Ètic-social: El compliment de la RGPD ha estat rigorós, assegurant que no es guardessin dades personals al model i mantenint la confidencialitat, a més a més que el model treballa en una xarxa aïllada sense fer us d’internet.</w:t>
      </w:r>
    </w:p>
    <w:p w14:paraId="779A1B7D" w14:textId="374D69E0" w:rsidR="00924514" w:rsidRDefault="00924514" w:rsidP="00F46524">
      <w:pPr>
        <w:pStyle w:val="Prrafodelista"/>
        <w:numPr>
          <w:ilvl w:val="0"/>
          <w:numId w:val="23"/>
        </w:numPr>
        <w:spacing w:line="360" w:lineRule="auto"/>
        <w:ind w:left="2268" w:hanging="708"/>
        <w:jc w:val="both"/>
        <w:rPr>
          <w:lang w:val="ca-ES"/>
        </w:rPr>
      </w:pPr>
      <w:r>
        <w:rPr>
          <w:lang w:val="ca-ES"/>
        </w:rPr>
        <w:t xml:space="preserve">Diversitat: El model s’ha adaptat per a català , castellà i angles, tot i que el </w:t>
      </w:r>
      <w:proofErr w:type="spellStart"/>
      <w:r w:rsidRPr="00924514">
        <w:rPr>
          <w:i/>
          <w:iCs/>
          <w:lang w:val="ca-ES"/>
        </w:rPr>
        <w:t>longformer</w:t>
      </w:r>
      <w:proofErr w:type="spellEnd"/>
      <w:r>
        <w:rPr>
          <w:lang w:val="ca-ES"/>
        </w:rPr>
        <w:t xml:space="preserve"> accepta moltes altres llengües. </w:t>
      </w:r>
    </w:p>
    <w:p w14:paraId="472C0AA5" w14:textId="77777777" w:rsidR="00924514" w:rsidRDefault="00924514" w:rsidP="00F46524">
      <w:pPr>
        <w:spacing w:line="360" w:lineRule="auto"/>
        <w:ind w:left="1560"/>
        <w:jc w:val="both"/>
        <w:rPr>
          <w:lang w:val="ca-ES"/>
        </w:rPr>
      </w:pPr>
    </w:p>
    <w:p w14:paraId="28E4C608" w14:textId="73C9C80C" w:rsidR="00924514" w:rsidRDefault="00924514" w:rsidP="00F46524">
      <w:pPr>
        <w:spacing w:line="360" w:lineRule="auto"/>
        <w:ind w:left="1560"/>
        <w:jc w:val="both"/>
        <w:rPr>
          <w:lang w:val="ca-ES"/>
        </w:rPr>
      </w:pPr>
      <w:r>
        <w:rPr>
          <w:lang w:val="ca-ES"/>
        </w:rPr>
        <w:t>Avaluació dels impactes imprevistos</w:t>
      </w:r>
    </w:p>
    <w:p w14:paraId="248836C5" w14:textId="3C0EC449" w:rsidR="00924514" w:rsidRDefault="00924514" w:rsidP="00F46524">
      <w:pPr>
        <w:pStyle w:val="Prrafodelista"/>
        <w:numPr>
          <w:ilvl w:val="0"/>
          <w:numId w:val="23"/>
        </w:numPr>
        <w:spacing w:line="360" w:lineRule="auto"/>
        <w:ind w:left="2268" w:hanging="708"/>
        <w:jc w:val="both"/>
        <w:rPr>
          <w:lang w:val="ca-ES"/>
        </w:rPr>
      </w:pPr>
      <w:r>
        <w:rPr>
          <w:lang w:val="ca-ES"/>
        </w:rPr>
        <w:t>La manca d’accés a</w:t>
      </w:r>
      <w:r w:rsidR="00A439ED">
        <w:rPr>
          <w:lang w:val="ca-ES"/>
        </w:rPr>
        <w:t xml:space="preserve"> les</w:t>
      </w:r>
      <w:r>
        <w:rPr>
          <w:lang w:val="ca-ES"/>
        </w:rPr>
        <w:t xml:space="preserve"> eine</w:t>
      </w:r>
      <w:r w:rsidR="007031E3">
        <w:rPr>
          <w:lang w:val="ca-ES"/>
        </w:rPr>
        <w:t>s</w:t>
      </w:r>
      <w:r w:rsidR="00A439ED">
        <w:rPr>
          <w:lang w:val="ca-ES"/>
        </w:rPr>
        <w:t xml:space="preserve"> optimes</w:t>
      </w:r>
      <w:r>
        <w:rPr>
          <w:lang w:val="ca-ES"/>
        </w:rPr>
        <w:t xml:space="preserve"> i</w:t>
      </w:r>
      <w:r w:rsidR="00A439ED">
        <w:rPr>
          <w:lang w:val="ca-ES"/>
        </w:rPr>
        <w:t xml:space="preserve"> les</w:t>
      </w:r>
      <w:r>
        <w:rPr>
          <w:lang w:val="ca-ES"/>
        </w:rPr>
        <w:t xml:space="preserve"> dades des d</w:t>
      </w:r>
      <w:r w:rsidR="00A439ED">
        <w:rPr>
          <w:lang w:val="ca-ES"/>
        </w:rPr>
        <w:t>’un</w:t>
      </w:r>
      <w:r>
        <w:rPr>
          <w:lang w:val="ca-ES"/>
        </w:rPr>
        <w:t xml:space="preserve"> principi ha limitat la possibilitat de realitzar proves més exhaustives </w:t>
      </w:r>
      <w:r w:rsidR="00A439ED">
        <w:rPr>
          <w:lang w:val="ca-ES"/>
        </w:rPr>
        <w:t>de cara al desenvolupament de l’eina desviant els esforços cap a garantir la viabilitat tècnica de l’entrenament. Aquest desafiament s’ha resolt centrant el projecte en construir una arquitectura flexible i escalable.</w:t>
      </w:r>
    </w:p>
    <w:p w14:paraId="7C9DE35D" w14:textId="77777777" w:rsidR="00A439ED" w:rsidRDefault="00A439ED" w:rsidP="00F46524">
      <w:pPr>
        <w:pStyle w:val="Prrafodelista"/>
        <w:spacing w:line="360" w:lineRule="auto"/>
        <w:ind w:left="2268"/>
        <w:jc w:val="both"/>
        <w:rPr>
          <w:lang w:val="ca-ES"/>
        </w:rPr>
      </w:pPr>
    </w:p>
    <w:p w14:paraId="4257E001" w14:textId="26F8A275" w:rsidR="00A439ED" w:rsidRPr="00A439ED" w:rsidRDefault="00A439ED" w:rsidP="00F46524">
      <w:pPr>
        <w:spacing w:line="360" w:lineRule="auto"/>
        <w:ind w:left="1560"/>
        <w:jc w:val="both"/>
        <w:rPr>
          <w:lang w:val="ca-ES"/>
        </w:rPr>
      </w:pPr>
      <w:r>
        <w:rPr>
          <w:lang w:val="ca-ES"/>
        </w:rPr>
        <w:t>Línies de treball futurs</w:t>
      </w:r>
    </w:p>
    <w:p w14:paraId="253960CD" w14:textId="72D4EB02" w:rsidR="00A439ED" w:rsidRDefault="00A439ED" w:rsidP="00F46524">
      <w:pPr>
        <w:pStyle w:val="Prrafodelista"/>
        <w:numPr>
          <w:ilvl w:val="0"/>
          <w:numId w:val="23"/>
        </w:numPr>
        <w:spacing w:line="360" w:lineRule="auto"/>
        <w:ind w:left="2268" w:hanging="708"/>
        <w:jc w:val="both"/>
        <w:rPr>
          <w:lang w:val="ca-ES"/>
        </w:rPr>
      </w:pPr>
      <w:r>
        <w:rPr>
          <w:lang w:val="ca-ES"/>
        </w:rPr>
        <w:t>Implementar totes les millores esmenades al punt 6 del projecte.</w:t>
      </w:r>
    </w:p>
    <w:p w14:paraId="13BCEC0B" w14:textId="0366A422" w:rsidR="00A439ED" w:rsidRDefault="00A439ED" w:rsidP="00F46524">
      <w:pPr>
        <w:pStyle w:val="Prrafodelista"/>
        <w:numPr>
          <w:ilvl w:val="0"/>
          <w:numId w:val="23"/>
        </w:numPr>
        <w:spacing w:line="360" w:lineRule="auto"/>
        <w:ind w:left="2268" w:hanging="708"/>
        <w:jc w:val="both"/>
        <w:rPr>
          <w:lang w:val="ca-ES"/>
        </w:rPr>
      </w:pPr>
      <w:r>
        <w:rPr>
          <w:lang w:val="ca-ES"/>
        </w:rPr>
        <w:t>Integrar la codificació dels procediments.</w:t>
      </w:r>
    </w:p>
    <w:p w14:paraId="62E61FE5" w14:textId="493262B1" w:rsidR="00A439ED" w:rsidRDefault="00A439ED" w:rsidP="00F46524">
      <w:pPr>
        <w:pStyle w:val="Prrafodelista"/>
        <w:numPr>
          <w:ilvl w:val="0"/>
          <w:numId w:val="23"/>
        </w:numPr>
        <w:spacing w:line="360" w:lineRule="auto"/>
        <w:ind w:left="2268" w:hanging="708"/>
        <w:jc w:val="both"/>
        <w:rPr>
          <w:lang w:val="ca-ES"/>
        </w:rPr>
      </w:pPr>
      <w:r>
        <w:rPr>
          <w:lang w:val="ca-ES"/>
        </w:rPr>
        <w:t>Integrar el pes del GRD (grups relacionats per el diagnòstic)</w:t>
      </w:r>
    </w:p>
    <w:p w14:paraId="37711D12" w14:textId="77777777" w:rsidR="00924514" w:rsidRPr="00924514" w:rsidRDefault="00924514" w:rsidP="00F46524">
      <w:pPr>
        <w:spacing w:line="360" w:lineRule="auto"/>
        <w:ind w:left="1560"/>
        <w:jc w:val="both"/>
        <w:rPr>
          <w:lang w:val="ca-ES"/>
        </w:rPr>
      </w:pPr>
    </w:p>
    <w:p w14:paraId="167799AB" w14:textId="77777777" w:rsidR="00924514" w:rsidRDefault="00924514" w:rsidP="00F46524">
      <w:pPr>
        <w:spacing w:line="360" w:lineRule="auto"/>
        <w:ind w:left="1560"/>
        <w:jc w:val="both"/>
        <w:rPr>
          <w:lang w:val="ca-ES"/>
        </w:rPr>
      </w:pPr>
    </w:p>
    <w:p w14:paraId="5F7D5D3B" w14:textId="2D0A1735" w:rsidR="00924514" w:rsidRDefault="00924514" w:rsidP="00F46524">
      <w:pPr>
        <w:spacing w:line="360" w:lineRule="auto"/>
        <w:jc w:val="both"/>
        <w:rPr>
          <w:lang w:val="ca-ES"/>
        </w:rPr>
      </w:pPr>
    </w:p>
    <w:p w14:paraId="1888699D" w14:textId="77777777" w:rsidR="00A439ED" w:rsidRDefault="00A439ED" w:rsidP="00F46524">
      <w:pPr>
        <w:spacing w:line="360" w:lineRule="auto"/>
        <w:jc w:val="both"/>
        <w:rPr>
          <w:lang w:val="ca-ES"/>
        </w:rPr>
      </w:pPr>
    </w:p>
    <w:p w14:paraId="5CC3D4EB" w14:textId="77777777" w:rsidR="00A439ED" w:rsidRDefault="00A439ED" w:rsidP="00F46524">
      <w:pPr>
        <w:spacing w:line="360" w:lineRule="auto"/>
        <w:jc w:val="both"/>
        <w:rPr>
          <w:lang w:val="ca-ES"/>
        </w:rPr>
      </w:pPr>
    </w:p>
    <w:p w14:paraId="479CBFFA" w14:textId="77777777" w:rsidR="00A439ED" w:rsidRDefault="00A439ED" w:rsidP="00F46524">
      <w:pPr>
        <w:spacing w:line="360" w:lineRule="auto"/>
        <w:jc w:val="both"/>
        <w:rPr>
          <w:lang w:val="ca-ES"/>
        </w:rPr>
      </w:pPr>
    </w:p>
    <w:p w14:paraId="2D0C69CE" w14:textId="77777777" w:rsidR="00B00C7E" w:rsidRDefault="00B00C7E" w:rsidP="00F46524">
      <w:pPr>
        <w:spacing w:line="360" w:lineRule="auto"/>
        <w:jc w:val="both"/>
        <w:rPr>
          <w:lang w:val="ca-ES"/>
        </w:rPr>
      </w:pPr>
    </w:p>
    <w:p w14:paraId="76E2E397" w14:textId="77777777" w:rsidR="00B00C7E" w:rsidRDefault="00B00C7E" w:rsidP="00F46524">
      <w:pPr>
        <w:spacing w:line="360" w:lineRule="auto"/>
        <w:jc w:val="both"/>
        <w:rPr>
          <w:lang w:val="ca-ES"/>
        </w:rPr>
      </w:pPr>
    </w:p>
    <w:p w14:paraId="578F163A" w14:textId="77777777" w:rsidR="00B00C7E" w:rsidRDefault="00B00C7E" w:rsidP="00F46524">
      <w:pPr>
        <w:spacing w:line="360" w:lineRule="auto"/>
        <w:jc w:val="both"/>
        <w:rPr>
          <w:lang w:val="ca-ES"/>
        </w:rPr>
      </w:pPr>
    </w:p>
    <w:p w14:paraId="21DF9558" w14:textId="77777777" w:rsidR="00B00C7E" w:rsidRDefault="00B00C7E" w:rsidP="00F46524">
      <w:pPr>
        <w:spacing w:line="360" w:lineRule="auto"/>
        <w:jc w:val="both"/>
        <w:rPr>
          <w:lang w:val="ca-ES"/>
        </w:rPr>
      </w:pPr>
    </w:p>
    <w:p w14:paraId="666AD7B8" w14:textId="77777777" w:rsidR="00B00C7E" w:rsidRDefault="00B00C7E" w:rsidP="00F46524">
      <w:pPr>
        <w:spacing w:line="360" w:lineRule="auto"/>
        <w:jc w:val="both"/>
        <w:rPr>
          <w:lang w:val="ca-ES"/>
        </w:rPr>
      </w:pPr>
    </w:p>
    <w:p w14:paraId="637165F4" w14:textId="77777777" w:rsidR="00B00C7E" w:rsidRDefault="00B00C7E" w:rsidP="00F46524">
      <w:pPr>
        <w:spacing w:line="360" w:lineRule="auto"/>
        <w:jc w:val="both"/>
        <w:rPr>
          <w:lang w:val="ca-ES"/>
        </w:rPr>
      </w:pPr>
    </w:p>
    <w:p w14:paraId="4511D76B" w14:textId="77777777" w:rsidR="00B00C7E" w:rsidRDefault="00B00C7E" w:rsidP="00F46524">
      <w:pPr>
        <w:spacing w:line="360" w:lineRule="auto"/>
        <w:jc w:val="both"/>
        <w:rPr>
          <w:lang w:val="ca-ES"/>
        </w:rPr>
      </w:pPr>
    </w:p>
    <w:p w14:paraId="0FE1D767" w14:textId="77777777" w:rsidR="00B00C7E" w:rsidRDefault="00B00C7E" w:rsidP="00F46524">
      <w:pPr>
        <w:spacing w:line="360" w:lineRule="auto"/>
        <w:jc w:val="both"/>
        <w:rPr>
          <w:lang w:val="ca-ES"/>
        </w:rPr>
      </w:pPr>
    </w:p>
    <w:p w14:paraId="228FF0F0" w14:textId="77777777" w:rsidR="00B00C7E" w:rsidRDefault="00B00C7E" w:rsidP="00F46524">
      <w:pPr>
        <w:spacing w:line="360" w:lineRule="auto"/>
        <w:jc w:val="both"/>
        <w:rPr>
          <w:lang w:val="ca-ES"/>
        </w:rPr>
      </w:pPr>
    </w:p>
    <w:p w14:paraId="2C3AE9B5" w14:textId="77777777" w:rsidR="00B00C7E" w:rsidRDefault="00B00C7E" w:rsidP="00F46524">
      <w:pPr>
        <w:spacing w:line="360" w:lineRule="auto"/>
        <w:jc w:val="both"/>
        <w:rPr>
          <w:lang w:val="ca-ES"/>
        </w:rPr>
      </w:pPr>
    </w:p>
    <w:p w14:paraId="7F6AD819" w14:textId="77777777" w:rsidR="00B00C7E" w:rsidRDefault="00B00C7E" w:rsidP="00F46524">
      <w:pPr>
        <w:spacing w:line="360" w:lineRule="auto"/>
        <w:jc w:val="both"/>
        <w:rPr>
          <w:lang w:val="ca-ES"/>
        </w:rPr>
      </w:pPr>
    </w:p>
    <w:p w14:paraId="3CD1A8E2" w14:textId="77777777" w:rsidR="009B378E" w:rsidRPr="00037833" w:rsidRDefault="00000000" w:rsidP="00F46524">
      <w:pPr>
        <w:pStyle w:val="Ttulo1"/>
        <w:numPr>
          <w:ilvl w:val="0"/>
          <w:numId w:val="4"/>
        </w:numPr>
        <w:spacing w:line="360" w:lineRule="auto"/>
        <w:jc w:val="both"/>
        <w:rPr>
          <w:lang w:val="ca-ES"/>
        </w:rPr>
      </w:pPr>
      <w:bookmarkStart w:id="23" w:name="_Toc198306203"/>
      <w:r w:rsidRPr="00037833">
        <w:rPr>
          <w:lang w:val="ca-ES"/>
        </w:rPr>
        <w:lastRenderedPageBreak/>
        <w:t>Glossari</w:t>
      </w:r>
      <w:bookmarkEnd w:id="23"/>
    </w:p>
    <w:p w14:paraId="5248AE42" w14:textId="77777777" w:rsidR="009B378E" w:rsidRPr="00037833" w:rsidRDefault="00000000" w:rsidP="00F46524">
      <w:pPr>
        <w:spacing w:line="360" w:lineRule="auto"/>
        <w:jc w:val="both"/>
        <w:rPr>
          <w:highlight w:val="yellow"/>
          <w:lang w:val="ca-ES"/>
        </w:rPr>
      </w:pPr>
      <w:r w:rsidRPr="00037833">
        <w:rPr>
          <w:highlight w:val="yellow"/>
          <w:lang w:val="ca-ES"/>
        </w:rPr>
        <w:t xml:space="preserve"> </w:t>
      </w:r>
    </w:p>
    <w:p w14:paraId="7C477686" w14:textId="77777777" w:rsidR="005C04EB" w:rsidRDefault="005C04EB" w:rsidP="00F46524">
      <w:pPr>
        <w:spacing w:line="360" w:lineRule="auto"/>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F46524">
      <w:pPr>
        <w:spacing w:line="360" w:lineRule="auto"/>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F46524">
      <w:pPr>
        <w:spacing w:line="360" w:lineRule="auto"/>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F46524">
      <w:pPr>
        <w:spacing w:line="360" w:lineRule="auto"/>
        <w:rPr>
          <w:lang w:val="ca-ES"/>
        </w:rPr>
      </w:pPr>
      <w:r>
        <w:rPr>
          <w:lang w:val="ca-ES"/>
        </w:rPr>
        <w:t>PLN – Processament de llenguatge natural</w:t>
      </w:r>
    </w:p>
    <w:p w14:paraId="3987A2C6" w14:textId="6699F366" w:rsidR="00CD3F7A" w:rsidRPr="00A3692E" w:rsidRDefault="00CD3F7A" w:rsidP="00F46524">
      <w:pPr>
        <w:spacing w:line="360" w:lineRule="auto"/>
        <w:rPr>
          <w:lang w:val="ca-ES"/>
        </w:rPr>
      </w:pPr>
      <w:r>
        <w:rPr>
          <w:lang w:val="ca-ES"/>
        </w:rPr>
        <w:t>RGPD – Reglament General de Protecció de Dades.</w:t>
      </w:r>
    </w:p>
    <w:p w14:paraId="054C6E5F" w14:textId="77777777" w:rsidR="009B378E" w:rsidRPr="00037833" w:rsidRDefault="00000000" w:rsidP="00F46524">
      <w:pPr>
        <w:pStyle w:val="Ttulo1"/>
        <w:numPr>
          <w:ilvl w:val="0"/>
          <w:numId w:val="4"/>
        </w:numPr>
        <w:spacing w:line="360" w:lineRule="auto"/>
        <w:jc w:val="both"/>
        <w:rPr>
          <w:lang w:val="ca-ES"/>
        </w:rPr>
      </w:pPr>
      <w:bookmarkStart w:id="24" w:name="_Toc198306204"/>
      <w:r w:rsidRPr="00037833">
        <w:rPr>
          <w:lang w:val="ca-ES"/>
        </w:rPr>
        <w:t>Bibliografia</w:t>
      </w:r>
      <w:bookmarkEnd w:id="24"/>
    </w:p>
    <w:p w14:paraId="7F508DC0" w14:textId="1985AF44" w:rsidR="009B378E" w:rsidRDefault="009B378E" w:rsidP="00F46524">
      <w:pPr>
        <w:spacing w:line="360" w:lineRule="auto"/>
        <w:ind w:left="0"/>
        <w:rPr>
          <w:highlight w:val="yellow"/>
          <w:lang w:val="ca-ES"/>
        </w:rPr>
      </w:pPr>
    </w:p>
    <w:p w14:paraId="1A3ACAC7" w14:textId="6D819AE6" w:rsidR="00624343" w:rsidRDefault="00624343" w:rsidP="00F46524">
      <w:pPr>
        <w:pStyle w:val="Bibliografa"/>
        <w:tabs>
          <w:tab w:val="clear" w:pos="264"/>
        </w:tabs>
        <w:spacing w:line="360" w:lineRule="auto"/>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F46524">
      <w:pPr>
        <w:pStyle w:val="Bibliografa"/>
        <w:tabs>
          <w:tab w:val="clear" w:pos="264"/>
        </w:tabs>
        <w:spacing w:line="360" w:lineRule="auto"/>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3D635798" w:rsidR="00624343" w:rsidRDefault="00624343" w:rsidP="00F46524">
      <w:pPr>
        <w:pStyle w:val="Bibliografa"/>
        <w:tabs>
          <w:tab w:val="clear" w:pos="264"/>
        </w:tabs>
        <w:spacing w:line="360" w:lineRule="auto"/>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F46524">
      <w:pPr>
        <w:pStyle w:val="Bibliografa"/>
        <w:tabs>
          <w:tab w:val="clear" w:pos="264"/>
        </w:tabs>
        <w:spacing w:line="360" w:lineRule="auto"/>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r w:rsidR="00D724CE">
        <w:t>citat</w:t>
      </w:r>
      <w:r>
        <w:t xml:space="preserve"> 29 de mar</w:t>
      </w:r>
      <w:r w:rsidR="00D724CE">
        <w:t>ç</w:t>
      </w:r>
      <w:r>
        <w:t xml:space="preserve"> de 2025]. Disponible en: </w:t>
      </w:r>
      <w:hyperlink r:id="rId34" w:history="1">
        <w:r w:rsidR="00036F8A" w:rsidRPr="00C7137A">
          <w:rPr>
            <w:rStyle w:val="Hipervnculo"/>
          </w:rPr>
          <w:t>http://arxiv.org/abs/2112.07869</w:t>
        </w:r>
      </w:hyperlink>
    </w:p>
    <w:p w14:paraId="6A709413" w14:textId="2596FE68" w:rsidR="00624343" w:rsidRDefault="00624343" w:rsidP="00F46524">
      <w:pPr>
        <w:pStyle w:val="Bibliografa"/>
        <w:tabs>
          <w:tab w:val="clear" w:pos="264"/>
        </w:tabs>
        <w:spacing w:line="360" w:lineRule="auto"/>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7C2BB318" w14:textId="6EB4AE13" w:rsidR="00D724CE" w:rsidRDefault="00D724CE" w:rsidP="00F56146">
      <w:pPr>
        <w:spacing w:line="360" w:lineRule="auto"/>
      </w:pPr>
      <w:r>
        <w:t xml:space="preserve">6. </w:t>
      </w:r>
      <w:proofErr w:type="spellStart"/>
      <w:r w:rsidRPr="00D724CE">
        <w:t>Regulation</w:t>
      </w:r>
      <w:proofErr w:type="spellEnd"/>
      <w:r w:rsidRPr="00D724CE">
        <w:t xml:space="preserve"> (EU) 2016/679 of </w:t>
      </w:r>
      <w:proofErr w:type="spellStart"/>
      <w:r w:rsidRPr="00D724CE">
        <w:t>the</w:t>
      </w:r>
      <w:proofErr w:type="spellEnd"/>
      <w:r w:rsidRPr="00D724CE">
        <w:t xml:space="preserve"> </w:t>
      </w:r>
      <w:proofErr w:type="spellStart"/>
      <w:r w:rsidRPr="00D724CE">
        <w:t>European</w:t>
      </w:r>
      <w:proofErr w:type="spellEnd"/>
      <w:r w:rsidRPr="00D724CE">
        <w:t xml:space="preserve"> </w:t>
      </w:r>
      <w:proofErr w:type="spellStart"/>
      <w:r w:rsidRPr="00D724CE">
        <w:t>Parliament</w:t>
      </w:r>
      <w:proofErr w:type="spellEnd"/>
      <w:r w:rsidRPr="00D724CE">
        <w:t xml:space="preserve"> </w:t>
      </w:r>
      <w:proofErr w:type="spellStart"/>
      <w:r w:rsidRPr="00D724CE">
        <w:t>and</w:t>
      </w:r>
      <w:proofErr w:type="spellEnd"/>
      <w:r w:rsidRPr="00D724CE">
        <w:t xml:space="preserve"> of </w:t>
      </w:r>
      <w:proofErr w:type="spellStart"/>
      <w:r w:rsidRPr="00D724CE">
        <w:t>the</w:t>
      </w:r>
      <w:proofErr w:type="spellEnd"/>
      <w:r w:rsidRPr="00D724CE">
        <w:t xml:space="preserve"> </w:t>
      </w:r>
      <w:proofErr w:type="spellStart"/>
      <w:r w:rsidRPr="00D724CE">
        <w:t>Council</w:t>
      </w:r>
      <w:proofErr w:type="spellEnd"/>
      <w:r w:rsidRPr="00D724CE">
        <w:t xml:space="preserve"> of 27 </w:t>
      </w:r>
      <w:proofErr w:type="spellStart"/>
      <w:r w:rsidRPr="00D724CE">
        <w:t>April</w:t>
      </w:r>
      <w:proofErr w:type="spellEnd"/>
      <w:r w:rsidRPr="00D724CE">
        <w:t xml:space="preserve"> 2016 on </w:t>
      </w:r>
      <w:proofErr w:type="spellStart"/>
      <w:r w:rsidRPr="00D724CE">
        <w:t>the</w:t>
      </w:r>
      <w:proofErr w:type="spellEnd"/>
      <w:r w:rsidRPr="00D724CE">
        <w:t xml:space="preserve"> </w:t>
      </w:r>
      <w:proofErr w:type="spellStart"/>
      <w:r w:rsidRPr="00D724CE">
        <w:t>protection</w:t>
      </w:r>
      <w:proofErr w:type="spellEnd"/>
      <w:r w:rsidRPr="00D724CE">
        <w:t xml:space="preserve"> of natural </w:t>
      </w:r>
      <w:proofErr w:type="spellStart"/>
      <w:r w:rsidRPr="00D724CE">
        <w:t>persons</w:t>
      </w:r>
      <w:proofErr w:type="spellEnd"/>
      <w:r w:rsidRPr="00D724CE">
        <w:t xml:space="preserve"> </w:t>
      </w:r>
      <w:proofErr w:type="spellStart"/>
      <w:r w:rsidRPr="00D724CE">
        <w:t>with</w:t>
      </w:r>
      <w:proofErr w:type="spellEnd"/>
      <w:r w:rsidRPr="00D724CE">
        <w:t xml:space="preserve"> </w:t>
      </w:r>
      <w:proofErr w:type="spellStart"/>
      <w:r w:rsidRPr="00D724CE">
        <w:t>regard</w:t>
      </w:r>
      <w:proofErr w:type="spellEnd"/>
      <w:r w:rsidRPr="00D724CE">
        <w:t xml:space="preserve"> to </w:t>
      </w:r>
      <w:proofErr w:type="spellStart"/>
      <w:r w:rsidRPr="00D724CE">
        <w:t>the</w:t>
      </w:r>
      <w:proofErr w:type="spellEnd"/>
      <w:r w:rsidRPr="00D724CE">
        <w:t xml:space="preserve"> </w:t>
      </w:r>
      <w:proofErr w:type="spellStart"/>
      <w:r w:rsidRPr="00D724CE">
        <w:t>processing</w:t>
      </w:r>
      <w:proofErr w:type="spellEnd"/>
      <w:r w:rsidRPr="00D724CE">
        <w:t xml:space="preserve"> of personal data </w:t>
      </w:r>
      <w:proofErr w:type="spellStart"/>
      <w:r w:rsidRPr="00D724CE">
        <w:t>and</w:t>
      </w:r>
      <w:proofErr w:type="spellEnd"/>
      <w:r w:rsidRPr="00D724CE">
        <w:t xml:space="preserve"> on </w:t>
      </w:r>
      <w:proofErr w:type="spellStart"/>
      <w:r w:rsidRPr="00D724CE">
        <w:t>the</w:t>
      </w:r>
      <w:proofErr w:type="spellEnd"/>
      <w:r w:rsidRPr="00D724CE">
        <w:t xml:space="preserve"> </w:t>
      </w:r>
      <w:proofErr w:type="spellStart"/>
      <w:r w:rsidRPr="00D724CE">
        <w:t>free</w:t>
      </w:r>
      <w:proofErr w:type="spellEnd"/>
      <w:r w:rsidRPr="00D724CE">
        <w:t xml:space="preserve"> </w:t>
      </w:r>
      <w:proofErr w:type="spellStart"/>
      <w:r w:rsidRPr="00D724CE">
        <w:t>movement</w:t>
      </w:r>
      <w:proofErr w:type="spellEnd"/>
      <w:r w:rsidRPr="00D724CE">
        <w:t xml:space="preserve"> of </w:t>
      </w:r>
      <w:proofErr w:type="spellStart"/>
      <w:r w:rsidRPr="00D724CE">
        <w:t>such</w:t>
      </w:r>
      <w:proofErr w:type="spellEnd"/>
      <w:r w:rsidRPr="00D724CE">
        <w:t xml:space="preserve"> data, </w:t>
      </w:r>
      <w:proofErr w:type="spellStart"/>
      <w:r w:rsidRPr="00D724CE">
        <w:t>and</w:t>
      </w:r>
      <w:proofErr w:type="spellEnd"/>
      <w:r w:rsidRPr="00D724CE">
        <w:t xml:space="preserve"> </w:t>
      </w:r>
      <w:proofErr w:type="spellStart"/>
      <w:r w:rsidRPr="00D724CE">
        <w:t>repealing</w:t>
      </w:r>
      <w:proofErr w:type="spellEnd"/>
      <w:r w:rsidRPr="00D724CE">
        <w:t xml:space="preserve"> </w:t>
      </w:r>
      <w:proofErr w:type="spellStart"/>
      <w:r w:rsidRPr="00D724CE">
        <w:t>Directive</w:t>
      </w:r>
      <w:proofErr w:type="spellEnd"/>
      <w:r w:rsidRPr="00D724CE">
        <w:t xml:space="preserve"> 95/46/EC (General Data </w:t>
      </w:r>
      <w:proofErr w:type="spellStart"/>
      <w:r w:rsidRPr="00D724CE">
        <w:lastRenderedPageBreak/>
        <w:t>Protection</w:t>
      </w:r>
      <w:proofErr w:type="spellEnd"/>
      <w:r w:rsidRPr="00D724CE">
        <w:t xml:space="preserve"> </w:t>
      </w:r>
      <w:proofErr w:type="spellStart"/>
      <w:r w:rsidRPr="00D724CE">
        <w:t>Regulation</w:t>
      </w:r>
      <w:proofErr w:type="spellEnd"/>
      <w:r w:rsidRPr="00D724CE">
        <w:t xml:space="preserve">) (Text </w:t>
      </w:r>
      <w:proofErr w:type="spellStart"/>
      <w:r w:rsidRPr="00D724CE">
        <w:t>with</w:t>
      </w:r>
      <w:proofErr w:type="spellEnd"/>
      <w:r w:rsidRPr="00D724CE">
        <w:t xml:space="preserve"> EEA </w:t>
      </w:r>
      <w:proofErr w:type="spellStart"/>
      <w:r w:rsidRPr="00D724CE">
        <w:t>relevance</w:t>
      </w:r>
      <w:proofErr w:type="spellEnd"/>
      <w:r w:rsidRPr="00D724CE">
        <w:t>)</w:t>
      </w:r>
      <w:r>
        <w:t xml:space="preserve"> [citat 8 de abril de 2025] Disponible en : </w:t>
      </w:r>
      <w:hyperlink r:id="rId35" w:history="1">
        <w:r w:rsidR="00036F8A" w:rsidRPr="00C7137A">
          <w:rPr>
            <w:rStyle w:val="Hipervnculo"/>
          </w:rPr>
          <w:t>http://data.europa.eu/eli/reg/2016/679/oj</w:t>
        </w:r>
      </w:hyperlink>
    </w:p>
    <w:p w14:paraId="4D5D8EFA" w14:textId="70FADB3F" w:rsidR="00036F8A" w:rsidRDefault="00036F8A" w:rsidP="00F56146">
      <w:pPr>
        <w:spacing w:line="360" w:lineRule="auto"/>
      </w:pPr>
      <w:r>
        <w:t xml:space="preserve">7. </w:t>
      </w:r>
      <w:r w:rsidRPr="00036F8A">
        <w:t xml:space="preserve">W. H. </w:t>
      </w:r>
      <w:proofErr w:type="spellStart"/>
      <w:r w:rsidRPr="00036F8A">
        <w:t>Inmon</w:t>
      </w:r>
      <w:proofErr w:type="spellEnd"/>
      <w:r w:rsidRPr="00036F8A">
        <w:t xml:space="preserve">, “Building </w:t>
      </w:r>
      <w:proofErr w:type="spellStart"/>
      <w:r w:rsidRPr="00036F8A">
        <w:t>the</w:t>
      </w:r>
      <w:proofErr w:type="spellEnd"/>
      <w:r w:rsidRPr="00036F8A">
        <w:t xml:space="preserve"> Data Warehouse,” </w:t>
      </w:r>
      <w:proofErr w:type="spellStart"/>
      <w:r w:rsidRPr="00036F8A">
        <w:t>Wiley</w:t>
      </w:r>
      <w:proofErr w:type="spellEnd"/>
      <w:r w:rsidRPr="00036F8A">
        <w:t xml:space="preserve"> </w:t>
      </w:r>
      <w:proofErr w:type="spellStart"/>
      <w:r w:rsidRPr="00036F8A">
        <w:t>Publishing</w:t>
      </w:r>
      <w:proofErr w:type="spellEnd"/>
      <w:r w:rsidRPr="00036F8A">
        <w:t xml:space="preserve">, Inc., </w:t>
      </w:r>
      <w:proofErr w:type="spellStart"/>
      <w:r w:rsidRPr="00036F8A">
        <w:t>Hoboken</w:t>
      </w:r>
      <w:proofErr w:type="spellEnd"/>
      <w:r w:rsidRPr="00036F8A">
        <w:t>, 2005.</w:t>
      </w:r>
    </w:p>
    <w:p w14:paraId="62D5BBAF" w14:textId="6CB6EDF7" w:rsidR="00C663A8" w:rsidRDefault="00C663A8" w:rsidP="00F56146">
      <w:pPr>
        <w:spacing w:line="360" w:lineRule="auto"/>
      </w:pPr>
      <w:r>
        <w:t xml:space="preserve">8. </w:t>
      </w:r>
      <w:r w:rsidRPr="00C663A8">
        <w:t xml:space="preserve">Sebastián Ramírez. </w:t>
      </w:r>
      <w:proofErr w:type="spellStart"/>
      <w:r w:rsidRPr="00C663A8">
        <w:t>FastAPI</w:t>
      </w:r>
      <w:proofErr w:type="spellEnd"/>
      <w:r w:rsidRPr="00C663A8">
        <w:t xml:space="preserve"> </w:t>
      </w:r>
      <w:proofErr w:type="spellStart"/>
      <w:r w:rsidRPr="00C663A8">
        <w:t>Documentation</w:t>
      </w:r>
      <w:proofErr w:type="spellEnd"/>
      <w:r w:rsidRPr="00C663A8">
        <w:t xml:space="preserve">. [Online]. Disponible a: </w:t>
      </w:r>
      <w:hyperlink r:id="rId36" w:history="1">
        <w:r w:rsidRPr="00AB3065">
          <w:rPr>
            <w:rStyle w:val="Hipervnculo"/>
          </w:rPr>
          <w:t>https://fastapi.tiangolo.com/</w:t>
        </w:r>
      </w:hyperlink>
    </w:p>
    <w:p w14:paraId="17938CEE" w14:textId="684C93D2" w:rsidR="00036F8A" w:rsidRDefault="00C663A8" w:rsidP="00F56146">
      <w:pPr>
        <w:spacing w:line="360" w:lineRule="auto"/>
      </w:pPr>
      <w:r>
        <w:t xml:space="preserve">9. Documentació oficial de  </w:t>
      </w:r>
      <w:proofErr w:type="spellStart"/>
      <w:r>
        <w:t>pytorn</w:t>
      </w:r>
      <w:proofErr w:type="spellEnd"/>
      <w:r>
        <w:t xml:space="preserve"> [Online]. Disponible a </w:t>
      </w:r>
      <w:hyperlink r:id="rId37" w:history="1">
        <w:r w:rsidRPr="00AB3065">
          <w:rPr>
            <w:rStyle w:val="Hipervnculo"/>
          </w:rPr>
          <w:t>https://pytorch.org/docs/stable/index.html</w:t>
        </w:r>
      </w:hyperlink>
    </w:p>
    <w:p w14:paraId="6ADC168F" w14:textId="5CCDE4F0" w:rsidR="00ED3129" w:rsidRDefault="00ED3129" w:rsidP="00F56146">
      <w:pPr>
        <w:spacing w:line="360" w:lineRule="auto"/>
      </w:pPr>
      <w:r>
        <w:t xml:space="preserve">10. </w:t>
      </w:r>
      <w:proofErr w:type="spellStart"/>
      <w:r w:rsidRPr="00ED3129">
        <w:t>Ilya</w:t>
      </w:r>
      <w:proofErr w:type="spellEnd"/>
      <w:r w:rsidRPr="00ED3129">
        <w:t xml:space="preserve"> </w:t>
      </w:r>
      <w:proofErr w:type="spellStart"/>
      <w:r w:rsidRPr="00ED3129">
        <w:t>Loshchilov</w:t>
      </w:r>
      <w:proofErr w:type="spellEnd"/>
      <w:r w:rsidRPr="00ED3129">
        <w:t xml:space="preserve">, Frank </w:t>
      </w:r>
      <w:proofErr w:type="spellStart"/>
      <w:r w:rsidRPr="00ED3129">
        <w:t>Hutter</w:t>
      </w:r>
      <w:proofErr w:type="spellEnd"/>
      <w:r>
        <w:t xml:space="preserve"> “</w:t>
      </w:r>
      <w:proofErr w:type="spellStart"/>
      <w:r w:rsidRPr="00ED3129">
        <w:t>Decoupled</w:t>
      </w:r>
      <w:proofErr w:type="spellEnd"/>
      <w:r w:rsidRPr="00ED3129">
        <w:t xml:space="preserve"> </w:t>
      </w:r>
      <w:proofErr w:type="spellStart"/>
      <w:r w:rsidRPr="00ED3129">
        <w:t>Weight</w:t>
      </w:r>
      <w:proofErr w:type="spellEnd"/>
      <w:r w:rsidRPr="00ED3129">
        <w:t xml:space="preserve"> </w:t>
      </w:r>
      <w:proofErr w:type="spellStart"/>
      <w:r w:rsidRPr="00ED3129">
        <w:t>Decay</w:t>
      </w:r>
      <w:proofErr w:type="spellEnd"/>
      <w:r w:rsidRPr="00ED3129">
        <w:t xml:space="preserve"> </w:t>
      </w:r>
      <w:proofErr w:type="spellStart"/>
      <w:r w:rsidRPr="00ED3129">
        <w:t>Regularization</w:t>
      </w:r>
      <w:proofErr w:type="spellEnd"/>
      <w:r>
        <w:t xml:space="preserve">” </w:t>
      </w:r>
      <w:r w:rsidRPr="00ED3129">
        <w:t xml:space="preserve">[Internet]. </w:t>
      </w:r>
      <w:proofErr w:type="spellStart"/>
      <w:r w:rsidRPr="00ED3129">
        <w:t>arXiv</w:t>
      </w:r>
      <w:proofErr w:type="spellEnd"/>
      <w:r w:rsidRPr="00ED3129">
        <w:t>; 20</w:t>
      </w:r>
      <w:r>
        <w:t>17</w:t>
      </w:r>
      <w:r w:rsidRPr="00ED3129">
        <w:t xml:space="preserve"> [citat 2</w:t>
      </w:r>
      <w:r>
        <w:t>7</w:t>
      </w:r>
      <w:r w:rsidRPr="00ED3129">
        <w:t xml:space="preserve"> de </w:t>
      </w:r>
      <w:r>
        <w:t>abril</w:t>
      </w:r>
      <w:r w:rsidRPr="00ED3129">
        <w:t xml:space="preserve"> de 2025]. Disponible en:</w:t>
      </w:r>
      <w:r>
        <w:t xml:space="preserve"> </w:t>
      </w:r>
      <w:hyperlink r:id="rId38" w:history="1">
        <w:r w:rsidRPr="00AB3065">
          <w:rPr>
            <w:rStyle w:val="Hipervnculo"/>
          </w:rPr>
          <w:t>https://arxiv.org/pdf/1711.05101</w:t>
        </w:r>
      </w:hyperlink>
    </w:p>
    <w:p w14:paraId="28DC610B" w14:textId="1FF7DD70" w:rsidR="00ED3129" w:rsidRDefault="00ED3129" w:rsidP="00F56146">
      <w:pPr>
        <w:spacing w:line="360" w:lineRule="auto"/>
      </w:pPr>
      <w:r>
        <w:t>11</w:t>
      </w:r>
      <w:r w:rsidR="00A60A86">
        <w:t>.</w:t>
      </w:r>
      <w:r>
        <w:t xml:space="preserve"> </w:t>
      </w:r>
      <w:proofErr w:type="spellStart"/>
      <w:r w:rsidRPr="00ED3129">
        <w:t>BCEWithLogitsLoss</w:t>
      </w:r>
      <w:r>
        <w:t>h</w:t>
      </w:r>
      <w:proofErr w:type="spellEnd"/>
      <w:r>
        <w:t xml:space="preserve">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39" w:history="1">
        <w:r w:rsidR="00A60A86" w:rsidRPr="00AB3065">
          <w:rPr>
            <w:rStyle w:val="Hipervnculo"/>
          </w:rPr>
          <w:t>https://pytorch.org/docs/stable/generated/torch.nn.BCEWithLogitsLoss.html</w:t>
        </w:r>
      </w:hyperlink>
    </w:p>
    <w:p w14:paraId="0317A97C" w14:textId="6CB67A03" w:rsidR="00ED3129" w:rsidRDefault="00ED3129" w:rsidP="00F56146">
      <w:pPr>
        <w:spacing w:line="360" w:lineRule="auto"/>
        <w:rPr>
          <w:lang w:val="es-ES"/>
        </w:rPr>
      </w:pPr>
      <w:r>
        <w:t xml:space="preserve">12. </w:t>
      </w:r>
      <w:r w:rsidR="00BD09C2" w:rsidRPr="00BD09C2">
        <w:t>M. G. KENDALL, A NEW MEASURE OF RANK CORRELATION, </w:t>
      </w:r>
      <w:proofErr w:type="spellStart"/>
      <w:r w:rsidR="00BD09C2" w:rsidRPr="00BD09C2">
        <w:rPr>
          <w:i/>
          <w:iCs/>
        </w:rPr>
        <w:t>Biometrika</w:t>
      </w:r>
      <w:proofErr w:type="spellEnd"/>
      <w:r w:rsidR="00BD09C2" w:rsidRPr="00BD09C2">
        <w:t xml:space="preserve">, </w:t>
      </w:r>
      <w:proofErr w:type="spellStart"/>
      <w:r w:rsidR="00BD09C2" w:rsidRPr="00BD09C2">
        <w:t>Volume</w:t>
      </w:r>
      <w:proofErr w:type="spellEnd"/>
      <w:r w:rsidR="00BD09C2" w:rsidRPr="00BD09C2">
        <w:t xml:space="preserve"> 30, </w:t>
      </w:r>
      <w:proofErr w:type="spellStart"/>
      <w:r w:rsidR="00BD09C2" w:rsidRPr="00BD09C2">
        <w:t>Issue</w:t>
      </w:r>
      <w:proofErr w:type="spellEnd"/>
      <w:r w:rsidR="00BD09C2" w:rsidRPr="00BD09C2">
        <w:t xml:space="preserve"> 1-2, </w:t>
      </w:r>
      <w:proofErr w:type="spellStart"/>
      <w:r w:rsidR="00BD09C2" w:rsidRPr="00BD09C2">
        <w:t>June</w:t>
      </w:r>
      <w:proofErr w:type="spellEnd"/>
      <w:r w:rsidR="00BD09C2" w:rsidRPr="00BD09C2">
        <w:t xml:space="preserve"> 1938, </w:t>
      </w:r>
      <w:proofErr w:type="spellStart"/>
      <w:r w:rsidR="00BD09C2" w:rsidRPr="00BD09C2">
        <w:t>Pages</w:t>
      </w:r>
      <w:proofErr w:type="spellEnd"/>
      <w:r w:rsidR="00BD09C2" w:rsidRPr="00BD09C2">
        <w:t xml:space="preserve"> 81–93, </w:t>
      </w:r>
      <w:hyperlink r:id="rId40" w:history="1">
        <w:r w:rsidR="00BD09C2" w:rsidRPr="00BD09C2">
          <w:rPr>
            <w:rStyle w:val="Hipervnculo"/>
          </w:rPr>
          <w:t>https://doi.org/10.1093/biomet/30.1-2.81</w:t>
        </w:r>
      </w:hyperlink>
    </w:p>
    <w:p w14:paraId="4488D2D8" w14:textId="2C068AC3" w:rsidR="005B38C5" w:rsidRDefault="00A12DA6" w:rsidP="00F56146">
      <w:pPr>
        <w:spacing w:line="360" w:lineRule="auto"/>
      </w:pPr>
      <w:r>
        <w:t>13</w:t>
      </w:r>
      <w:r w:rsidR="005B38C5">
        <w:t>.</w:t>
      </w:r>
      <w:r>
        <w:t xml:space="preserve"> </w:t>
      </w:r>
      <w:proofErr w:type="spellStart"/>
      <w:r>
        <w:t>BeautifulSoup</w:t>
      </w:r>
      <w:proofErr w:type="spellEnd"/>
      <w:r>
        <w:t xml:space="preserve"> </w:t>
      </w:r>
      <w:r w:rsidRPr="00C663A8">
        <w:t xml:space="preserve">[Online]. Disponible a: </w:t>
      </w:r>
      <w:r>
        <w:t xml:space="preserve"> </w:t>
      </w:r>
      <w:hyperlink r:id="rId41" w:history="1">
        <w:r w:rsidR="005B38C5" w:rsidRPr="00AB3065">
          <w:rPr>
            <w:rStyle w:val="Hipervnculo"/>
          </w:rPr>
          <w:t>https://pypi.org/project/beautifulsoup4/</w:t>
        </w:r>
      </w:hyperlink>
    </w:p>
    <w:p w14:paraId="545F4192" w14:textId="7704C16F" w:rsidR="00ED3129" w:rsidRDefault="005B38C5" w:rsidP="00F56146">
      <w:pPr>
        <w:spacing w:line="360" w:lineRule="auto"/>
      </w:pPr>
      <w:r>
        <w:t>14. NTLK (</w:t>
      </w:r>
      <w:proofErr w:type="spellStart"/>
      <w:r>
        <w:t>Naturla</w:t>
      </w:r>
      <w:proofErr w:type="spellEnd"/>
      <w:r>
        <w:t xml:space="preserve"> Language </w:t>
      </w:r>
      <w:proofErr w:type="spellStart"/>
      <w:r>
        <w:t>Tookit</w:t>
      </w:r>
      <w:proofErr w:type="spellEnd"/>
      <w:r>
        <w:t xml:space="preserve"> [Online]. Disponible a </w:t>
      </w:r>
      <w:hyperlink r:id="rId42" w:history="1">
        <w:r w:rsidRPr="00AB3065">
          <w:rPr>
            <w:rStyle w:val="Hipervnculo"/>
          </w:rPr>
          <w:t>https://www.nltk.org</w:t>
        </w:r>
      </w:hyperlink>
    </w:p>
    <w:p w14:paraId="35BD54A6" w14:textId="300A987D" w:rsidR="006F04DA" w:rsidRDefault="006F04DA" w:rsidP="00F56146">
      <w:pPr>
        <w:spacing w:line="360" w:lineRule="auto"/>
      </w:pPr>
      <w:r>
        <w:t xml:space="preserve">15. </w:t>
      </w:r>
      <w:proofErr w:type="spellStart"/>
      <w:r w:rsidRPr="006F04DA">
        <w:t>MultiLabelBinarizer</w:t>
      </w:r>
      <w:proofErr w:type="spellEnd"/>
      <w:r w:rsidRPr="006F04DA">
        <w:t xml:space="preserve"> </w:t>
      </w:r>
      <w:r>
        <w:t xml:space="preserve">[Online] Disponible a </w:t>
      </w:r>
      <w:r w:rsidRPr="006F04DA">
        <w:t>https://scikit-learn.org/stable/modules/generated/sklearn.preprocessing.MultiLabelBinarizer.html</w:t>
      </w:r>
    </w:p>
    <w:p w14:paraId="787647A6" w14:textId="77777777" w:rsidR="005B38C5" w:rsidRDefault="005B38C5" w:rsidP="00F46524">
      <w:pPr>
        <w:spacing w:line="360" w:lineRule="auto"/>
      </w:pPr>
    </w:p>
    <w:p w14:paraId="69DD2D43" w14:textId="77777777" w:rsidR="00036F8A" w:rsidRPr="00D724CE" w:rsidRDefault="00036F8A" w:rsidP="00F46524">
      <w:pPr>
        <w:spacing w:line="360" w:lineRule="auto"/>
      </w:pPr>
    </w:p>
    <w:p w14:paraId="30FC1DD1" w14:textId="77777777" w:rsidR="00624343" w:rsidRPr="00037833" w:rsidRDefault="00624343" w:rsidP="00F46524">
      <w:pPr>
        <w:spacing w:line="360" w:lineRule="auto"/>
        <w:ind w:left="0"/>
        <w:rPr>
          <w:highlight w:val="yellow"/>
          <w:lang w:val="ca-ES"/>
        </w:rPr>
      </w:pPr>
    </w:p>
    <w:p w14:paraId="505AF0DD" w14:textId="77777777" w:rsidR="009B378E" w:rsidRPr="00037833" w:rsidRDefault="00000000" w:rsidP="00F46524">
      <w:pPr>
        <w:spacing w:line="360" w:lineRule="auto"/>
        <w:jc w:val="both"/>
        <w:rPr>
          <w:highlight w:val="yellow"/>
          <w:lang w:val="ca-ES"/>
        </w:rPr>
      </w:pPr>
      <w:r w:rsidRPr="00037833">
        <w:rPr>
          <w:lang w:val="ca-ES"/>
        </w:rPr>
        <w:br w:type="page"/>
      </w:r>
    </w:p>
    <w:p w14:paraId="4BD740B3" w14:textId="77777777" w:rsidR="009B378E" w:rsidRPr="00037833" w:rsidRDefault="00000000" w:rsidP="00F46524">
      <w:pPr>
        <w:pStyle w:val="Ttulo1"/>
        <w:numPr>
          <w:ilvl w:val="0"/>
          <w:numId w:val="4"/>
        </w:numPr>
        <w:spacing w:line="360" w:lineRule="auto"/>
        <w:rPr>
          <w:lang w:val="ca-ES"/>
        </w:rPr>
      </w:pPr>
      <w:bookmarkStart w:id="25" w:name="_Toc198306205"/>
      <w:r w:rsidRPr="00037833">
        <w:rPr>
          <w:lang w:val="ca-ES"/>
        </w:rPr>
        <w:lastRenderedPageBreak/>
        <w:t>Annexos</w:t>
      </w:r>
      <w:bookmarkEnd w:id="25"/>
    </w:p>
    <w:p w14:paraId="1BD9FAE1" w14:textId="77777777" w:rsidR="009B378E" w:rsidRPr="00037833" w:rsidRDefault="00000000" w:rsidP="00F46524">
      <w:pPr>
        <w:spacing w:line="360" w:lineRule="auto"/>
        <w:rPr>
          <w:highlight w:val="yellow"/>
          <w:lang w:val="ca-ES"/>
        </w:rPr>
      </w:pPr>
      <w:r w:rsidRPr="00037833">
        <w:rPr>
          <w:highlight w:val="yellow"/>
          <w:lang w:val="ca-ES"/>
        </w:rPr>
        <w:t xml:space="preserve"> </w:t>
      </w:r>
    </w:p>
    <w:p w14:paraId="3DC953F1" w14:textId="24C50F73" w:rsidR="009B378E" w:rsidRDefault="00EF786F" w:rsidP="00F46524">
      <w:pPr>
        <w:spacing w:line="360" w:lineRule="auto"/>
        <w:rPr>
          <w:lang w:val="ca-ES"/>
        </w:rPr>
      </w:pPr>
      <w:r>
        <w:rPr>
          <w:lang w:val="ca-ES"/>
        </w:rPr>
        <w:t>Git-</w:t>
      </w:r>
      <w:proofErr w:type="spellStart"/>
      <w:r>
        <w:rPr>
          <w:lang w:val="ca-ES"/>
        </w:rPr>
        <w:t>Hub</w:t>
      </w:r>
      <w:proofErr w:type="spellEnd"/>
      <w:r>
        <w:rPr>
          <w:lang w:val="ca-ES"/>
        </w:rPr>
        <w:t xml:space="preserve"> - </w:t>
      </w:r>
      <w:hyperlink r:id="rId43" w:history="1">
        <w:r w:rsidR="003F7D7E" w:rsidRPr="006F7C43">
          <w:rPr>
            <w:rStyle w:val="Hipervnculo"/>
            <w:lang w:val="ca-ES"/>
          </w:rPr>
          <w:t>https://github.com/mserretm/HigiaHealthCode</w:t>
        </w:r>
      </w:hyperlink>
    </w:p>
    <w:p w14:paraId="6692C207" w14:textId="77777777" w:rsidR="003F7D7E" w:rsidRDefault="003F7D7E" w:rsidP="00F46524">
      <w:pPr>
        <w:spacing w:line="360" w:lineRule="auto"/>
        <w:rPr>
          <w:lang w:val="ca-ES"/>
        </w:rPr>
      </w:pPr>
    </w:p>
    <w:p w14:paraId="7DD8EBE4" w14:textId="77777777" w:rsidR="00A3692E" w:rsidRDefault="00A3692E" w:rsidP="00F46524">
      <w:pPr>
        <w:spacing w:line="360" w:lineRule="auto"/>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E3CDF8" w14:textId="77777777" w:rsidR="00C105CF" w:rsidRDefault="00C105CF">
      <w:pPr>
        <w:spacing w:line="240" w:lineRule="auto"/>
      </w:pPr>
      <w:r>
        <w:separator/>
      </w:r>
    </w:p>
  </w:endnote>
  <w:endnote w:type="continuationSeparator" w:id="0">
    <w:p w14:paraId="66BDDD1C" w14:textId="77777777" w:rsidR="00C105CF" w:rsidRDefault="00C105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AFA8A1" w14:textId="77777777" w:rsidR="00C105CF" w:rsidRDefault="00C105CF">
      <w:pPr>
        <w:spacing w:line="240" w:lineRule="auto"/>
      </w:pPr>
      <w:r>
        <w:separator/>
      </w:r>
    </w:p>
  </w:footnote>
  <w:footnote w:type="continuationSeparator" w:id="0">
    <w:p w14:paraId="69FD19BD" w14:textId="77777777" w:rsidR="00C105CF" w:rsidRDefault="00C105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114BE3"/>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5"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6"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7"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8"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9"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2"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3"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4"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5"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6"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7"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9"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0"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2"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3"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4"/>
  </w:num>
  <w:num w:numId="2" w16cid:durableId="2108429928">
    <w:abstractNumId w:val="19"/>
  </w:num>
  <w:num w:numId="3" w16cid:durableId="597296845">
    <w:abstractNumId w:val="17"/>
  </w:num>
  <w:num w:numId="4" w16cid:durableId="2146583258">
    <w:abstractNumId w:val="2"/>
  </w:num>
  <w:num w:numId="5" w16cid:durableId="1544099412">
    <w:abstractNumId w:val="15"/>
  </w:num>
  <w:num w:numId="6" w16cid:durableId="1484275055">
    <w:abstractNumId w:val="3"/>
  </w:num>
  <w:num w:numId="7" w16cid:durableId="249238310">
    <w:abstractNumId w:val="8"/>
  </w:num>
  <w:num w:numId="8" w16cid:durableId="424032522">
    <w:abstractNumId w:val="12"/>
  </w:num>
  <w:num w:numId="9" w16cid:durableId="1544950342">
    <w:abstractNumId w:val="16"/>
  </w:num>
  <w:num w:numId="10" w16cid:durableId="1570529838">
    <w:abstractNumId w:val="21"/>
  </w:num>
  <w:num w:numId="11" w16cid:durableId="581107756">
    <w:abstractNumId w:val="18"/>
  </w:num>
  <w:num w:numId="12" w16cid:durableId="786001735">
    <w:abstractNumId w:val="13"/>
  </w:num>
  <w:num w:numId="13" w16cid:durableId="1553466911">
    <w:abstractNumId w:val="23"/>
  </w:num>
  <w:num w:numId="14" w16cid:durableId="1296838549">
    <w:abstractNumId w:val="7"/>
  </w:num>
  <w:num w:numId="15" w16cid:durableId="1820031162">
    <w:abstractNumId w:val="10"/>
  </w:num>
  <w:num w:numId="16" w16cid:durableId="2075470407">
    <w:abstractNumId w:val="6"/>
  </w:num>
  <w:num w:numId="17" w16cid:durableId="109249329">
    <w:abstractNumId w:val="1"/>
  </w:num>
  <w:num w:numId="18" w16cid:durableId="284124620">
    <w:abstractNumId w:val="0"/>
  </w:num>
  <w:num w:numId="19" w16cid:durableId="1537620027">
    <w:abstractNumId w:val="22"/>
  </w:num>
  <w:num w:numId="20" w16cid:durableId="825705772">
    <w:abstractNumId w:val="20"/>
  </w:num>
  <w:num w:numId="21" w16cid:durableId="2028825477">
    <w:abstractNumId w:val="5"/>
  </w:num>
  <w:num w:numId="22" w16cid:durableId="1852252581">
    <w:abstractNumId w:val="9"/>
  </w:num>
  <w:num w:numId="23" w16cid:durableId="1542203375">
    <w:abstractNumId w:val="11"/>
  </w:num>
  <w:num w:numId="24" w16cid:durableId="19851173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25024"/>
    <w:rsid w:val="00036F8A"/>
    <w:rsid w:val="00037833"/>
    <w:rsid w:val="00047C56"/>
    <w:rsid w:val="0006422C"/>
    <w:rsid w:val="0009409C"/>
    <w:rsid w:val="000E358D"/>
    <w:rsid w:val="00111D8F"/>
    <w:rsid w:val="00123158"/>
    <w:rsid w:val="00150341"/>
    <w:rsid w:val="001607D2"/>
    <w:rsid w:val="0016701D"/>
    <w:rsid w:val="00194EB5"/>
    <w:rsid w:val="001A52CB"/>
    <w:rsid w:val="001B079E"/>
    <w:rsid w:val="001B0BF3"/>
    <w:rsid w:val="001B7130"/>
    <w:rsid w:val="001B7315"/>
    <w:rsid w:val="001D13EF"/>
    <w:rsid w:val="001E3005"/>
    <w:rsid w:val="0025142E"/>
    <w:rsid w:val="00257B2C"/>
    <w:rsid w:val="00264FBA"/>
    <w:rsid w:val="00292AF8"/>
    <w:rsid w:val="002A56F5"/>
    <w:rsid w:val="002A7A17"/>
    <w:rsid w:val="002D0A0E"/>
    <w:rsid w:val="002D1110"/>
    <w:rsid w:val="002D4596"/>
    <w:rsid w:val="002D4DD6"/>
    <w:rsid w:val="002F5B3C"/>
    <w:rsid w:val="003241E7"/>
    <w:rsid w:val="00344B00"/>
    <w:rsid w:val="003539DF"/>
    <w:rsid w:val="003673C2"/>
    <w:rsid w:val="003727F6"/>
    <w:rsid w:val="00385956"/>
    <w:rsid w:val="00392C7E"/>
    <w:rsid w:val="003938BA"/>
    <w:rsid w:val="00396C5C"/>
    <w:rsid w:val="003C34AF"/>
    <w:rsid w:val="003D37BE"/>
    <w:rsid w:val="003E5FDE"/>
    <w:rsid w:val="003E6F40"/>
    <w:rsid w:val="003F7D7E"/>
    <w:rsid w:val="00404C97"/>
    <w:rsid w:val="004113FE"/>
    <w:rsid w:val="00435465"/>
    <w:rsid w:val="00435784"/>
    <w:rsid w:val="00441FE1"/>
    <w:rsid w:val="00471828"/>
    <w:rsid w:val="00486775"/>
    <w:rsid w:val="00497FE6"/>
    <w:rsid w:val="004B1BD1"/>
    <w:rsid w:val="004B681A"/>
    <w:rsid w:val="004C4DE6"/>
    <w:rsid w:val="004E2AD4"/>
    <w:rsid w:val="004E3292"/>
    <w:rsid w:val="004F0010"/>
    <w:rsid w:val="004F5377"/>
    <w:rsid w:val="004F6696"/>
    <w:rsid w:val="005141F3"/>
    <w:rsid w:val="005175C1"/>
    <w:rsid w:val="0052296C"/>
    <w:rsid w:val="00535201"/>
    <w:rsid w:val="005711D3"/>
    <w:rsid w:val="00576D12"/>
    <w:rsid w:val="0058360D"/>
    <w:rsid w:val="0058682A"/>
    <w:rsid w:val="005B38C5"/>
    <w:rsid w:val="005C04EB"/>
    <w:rsid w:val="005D4481"/>
    <w:rsid w:val="005D64E7"/>
    <w:rsid w:val="006052AC"/>
    <w:rsid w:val="006053CC"/>
    <w:rsid w:val="0062238E"/>
    <w:rsid w:val="00624343"/>
    <w:rsid w:val="00626D0A"/>
    <w:rsid w:val="006454F2"/>
    <w:rsid w:val="00680DF9"/>
    <w:rsid w:val="006833C4"/>
    <w:rsid w:val="00693902"/>
    <w:rsid w:val="006B3595"/>
    <w:rsid w:val="006D6C5C"/>
    <w:rsid w:val="006E760D"/>
    <w:rsid w:val="006F04DA"/>
    <w:rsid w:val="00702A25"/>
    <w:rsid w:val="00702FBE"/>
    <w:rsid w:val="007031E3"/>
    <w:rsid w:val="0071041D"/>
    <w:rsid w:val="0073030C"/>
    <w:rsid w:val="00742E43"/>
    <w:rsid w:val="007577B9"/>
    <w:rsid w:val="0075781D"/>
    <w:rsid w:val="00770BD3"/>
    <w:rsid w:val="0077200B"/>
    <w:rsid w:val="00772E82"/>
    <w:rsid w:val="007953BC"/>
    <w:rsid w:val="00797D2B"/>
    <w:rsid w:val="007A4A31"/>
    <w:rsid w:val="007C7D5E"/>
    <w:rsid w:val="007D6B65"/>
    <w:rsid w:val="007F68EC"/>
    <w:rsid w:val="007F7C4A"/>
    <w:rsid w:val="008105B2"/>
    <w:rsid w:val="0081531F"/>
    <w:rsid w:val="00847CA6"/>
    <w:rsid w:val="008A3B72"/>
    <w:rsid w:val="008C0F46"/>
    <w:rsid w:val="008C1130"/>
    <w:rsid w:val="008C1C69"/>
    <w:rsid w:val="008C7E86"/>
    <w:rsid w:val="009060EA"/>
    <w:rsid w:val="00907C63"/>
    <w:rsid w:val="00910909"/>
    <w:rsid w:val="00912639"/>
    <w:rsid w:val="0092270C"/>
    <w:rsid w:val="00924514"/>
    <w:rsid w:val="00931A8D"/>
    <w:rsid w:val="00934903"/>
    <w:rsid w:val="00942AB5"/>
    <w:rsid w:val="00971F6C"/>
    <w:rsid w:val="00972AD1"/>
    <w:rsid w:val="00973AF0"/>
    <w:rsid w:val="009A0373"/>
    <w:rsid w:val="009A5612"/>
    <w:rsid w:val="009B378E"/>
    <w:rsid w:val="009B53C3"/>
    <w:rsid w:val="009D49B1"/>
    <w:rsid w:val="009F1E97"/>
    <w:rsid w:val="00A03186"/>
    <w:rsid w:val="00A12DA6"/>
    <w:rsid w:val="00A154CD"/>
    <w:rsid w:val="00A210A6"/>
    <w:rsid w:val="00A3692E"/>
    <w:rsid w:val="00A439ED"/>
    <w:rsid w:val="00A5121F"/>
    <w:rsid w:val="00A60A86"/>
    <w:rsid w:val="00A73BFE"/>
    <w:rsid w:val="00A92CB6"/>
    <w:rsid w:val="00AA1AD0"/>
    <w:rsid w:val="00AC3C12"/>
    <w:rsid w:val="00AD56BD"/>
    <w:rsid w:val="00AE7745"/>
    <w:rsid w:val="00B00C7E"/>
    <w:rsid w:val="00B16DFD"/>
    <w:rsid w:val="00B4375D"/>
    <w:rsid w:val="00B57296"/>
    <w:rsid w:val="00B576F2"/>
    <w:rsid w:val="00B6177C"/>
    <w:rsid w:val="00B7277C"/>
    <w:rsid w:val="00B826D7"/>
    <w:rsid w:val="00B90C8C"/>
    <w:rsid w:val="00B93FCB"/>
    <w:rsid w:val="00BC1103"/>
    <w:rsid w:val="00BC3568"/>
    <w:rsid w:val="00BD09C2"/>
    <w:rsid w:val="00BD5F05"/>
    <w:rsid w:val="00BD77BC"/>
    <w:rsid w:val="00BE68CB"/>
    <w:rsid w:val="00BE6E54"/>
    <w:rsid w:val="00C07956"/>
    <w:rsid w:val="00C105CF"/>
    <w:rsid w:val="00C17E7B"/>
    <w:rsid w:val="00C26781"/>
    <w:rsid w:val="00C35BC1"/>
    <w:rsid w:val="00C438DB"/>
    <w:rsid w:val="00C45ABF"/>
    <w:rsid w:val="00C663A8"/>
    <w:rsid w:val="00C8344A"/>
    <w:rsid w:val="00CA5288"/>
    <w:rsid w:val="00CC1E46"/>
    <w:rsid w:val="00CC20F3"/>
    <w:rsid w:val="00CC7EFF"/>
    <w:rsid w:val="00CD3F7A"/>
    <w:rsid w:val="00CF18F7"/>
    <w:rsid w:val="00CF1A22"/>
    <w:rsid w:val="00CF1B4C"/>
    <w:rsid w:val="00CF3CB5"/>
    <w:rsid w:val="00D0486F"/>
    <w:rsid w:val="00D04C04"/>
    <w:rsid w:val="00D161A8"/>
    <w:rsid w:val="00D3151E"/>
    <w:rsid w:val="00D453F0"/>
    <w:rsid w:val="00D64025"/>
    <w:rsid w:val="00D724CE"/>
    <w:rsid w:val="00D763A3"/>
    <w:rsid w:val="00D91B63"/>
    <w:rsid w:val="00DA1E05"/>
    <w:rsid w:val="00DB10E7"/>
    <w:rsid w:val="00DB5044"/>
    <w:rsid w:val="00DC5822"/>
    <w:rsid w:val="00DD49F4"/>
    <w:rsid w:val="00E51D27"/>
    <w:rsid w:val="00E62D76"/>
    <w:rsid w:val="00E65F2C"/>
    <w:rsid w:val="00E67667"/>
    <w:rsid w:val="00E70ECA"/>
    <w:rsid w:val="00E951BB"/>
    <w:rsid w:val="00ED3129"/>
    <w:rsid w:val="00EE1EE9"/>
    <w:rsid w:val="00EF786F"/>
    <w:rsid w:val="00F103F4"/>
    <w:rsid w:val="00F44652"/>
    <w:rsid w:val="00F46524"/>
    <w:rsid w:val="00F56146"/>
    <w:rsid w:val="00F72A93"/>
    <w:rsid w:val="00F75387"/>
    <w:rsid w:val="00F77C53"/>
    <w:rsid w:val="00F938FF"/>
    <w:rsid w:val="00FA11E0"/>
    <w:rsid w:val="00FA7776"/>
    <w:rsid w:val="00FB178E"/>
    <w:rsid w:val="00FB413D"/>
    <w:rsid w:val="00FC6C7C"/>
    <w:rsid w:val="00FF3C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B65"/>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hyperlink" Target="https://pytorch.org/docs/stable/generated/torch.nn.BCEWithLogitsLoss.html" TargetMode="External"/><Relationship Id="rId21" Type="http://schemas.openxmlformats.org/officeDocument/2006/relationships/image" Target="media/image5.emf"/><Relationship Id="rId34" Type="http://schemas.openxmlformats.org/officeDocument/2006/relationships/hyperlink" Target="http://arxiv.org/abs/2112.07869" TargetMode="External"/><Relationship Id="rId42" Type="http://schemas.openxmlformats.org/officeDocument/2006/relationships/hyperlink" Target="https://www.nltk.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pytorch.org/docs/stable/index.html" TargetMode="External"/><Relationship Id="rId40" Type="http://schemas.openxmlformats.org/officeDocument/2006/relationships/hyperlink" Target="https://doi.org/10.1093/biomet/30.1-2.81"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fastapi.tiangolo.com/" TargetMode="Externa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data.europa.eu/eli/reg/2016/679/oj" TargetMode="External"/><Relationship Id="rId43" Type="http://schemas.openxmlformats.org/officeDocument/2006/relationships/hyperlink" Target="https://github.com/mserretm/HigiaHealthCode"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arxiv.org/pdf/1711.05101" TargetMode="External"/><Relationship Id="rId20" Type="http://schemas.openxmlformats.org/officeDocument/2006/relationships/image" Target="media/image4.png"/><Relationship Id="rId41" Type="http://schemas.openxmlformats.org/officeDocument/2006/relationships/hyperlink" Target="https://pypi.org/project/beautifulsoup4/"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1</TotalTime>
  <Pages>39</Pages>
  <Words>8687</Words>
  <Characters>47782</Characters>
  <Application>Microsoft Office Word</Application>
  <DocSecurity>0</DocSecurity>
  <Lines>398</Lines>
  <Paragraphs>112</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5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114</cp:revision>
  <cp:lastPrinted>2025-05-16T14:43:00Z</cp:lastPrinted>
  <dcterms:created xsi:type="dcterms:W3CDTF">2025-02-19T14:51:00Z</dcterms:created>
  <dcterms:modified xsi:type="dcterms:W3CDTF">2025-05-1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